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4D66" w:rsidRDefault="00F714A3" w:rsidP="00F714A3">
      <w:pPr>
        <w:jc w:val="center"/>
        <w:rPr>
          <w:b/>
          <w:bCs/>
        </w:rPr>
      </w:pPr>
      <w:r>
        <w:rPr>
          <w:b/>
          <w:bCs/>
        </w:rPr>
        <w:t>ANALISIS PERAN BERBANKAN DALAM PENGGUNAAN E- BUSINESS DIGITAL TERHADAP PEMBERDAYAAN UMKM MILENIAL DI INDONESIA DIMASA COVID-19</w:t>
      </w:r>
    </w:p>
    <w:p w:rsidR="00645057" w:rsidRDefault="00645057" w:rsidP="00F714A3">
      <w:pPr>
        <w:widowControl/>
        <w:wordWrap/>
        <w:autoSpaceDE/>
        <w:autoSpaceDN/>
        <w:jc w:val="center"/>
        <w:rPr>
          <w:b/>
          <w:bCs/>
        </w:rPr>
      </w:pPr>
    </w:p>
    <w:p w:rsidR="00F714A3" w:rsidRDefault="00F714A3" w:rsidP="00F714A3">
      <w:pPr>
        <w:widowControl/>
        <w:wordWrap/>
        <w:autoSpaceDE/>
        <w:autoSpaceDN/>
        <w:jc w:val="center"/>
        <w:rPr>
          <w:b/>
          <w:bCs/>
        </w:rPr>
      </w:pPr>
      <w:r>
        <w:rPr>
          <w:b/>
          <w:bCs/>
        </w:rPr>
        <w:t>Bagus Galih Satriyo, Muh</w:t>
      </w:r>
      <w:r w:rsidR="00645057">
        <w:rPr>
          <w:b/>
          <w:bCs/>
        </w:rPr>
        <w:t>ammad Iqbal Fasa, Suharto, Adib Fachri</w:t>
      </w:r>
      <w:r>
        <w:rPr>
          <w:b/>
          <w:bCs/>
        </w:rPr>
        <w:t xml:space="preserve"> </w:t>
      </w:r>
    </w:p>
    <w:p w:rsidR="00F714A3" w:rsidRDefault="00F714A3" w:rsidP="00F714A3">
      <w:pPr>
        <w:widowControl/>
        <w:wordWrap/>
        <w:autoSpaceDE/>
        <w:autoSpaceDN/>
        <w:jc w:val="center"/>
      </w:pPr>
      <w:proofErr w:type="gramStart"/>
      <w:r>
        <w:t>Email :</w:t>
      </w:r>
      <w:proofErr w:type="gramEnd"/>
      <w:r>
        <w:t xml:space="preserve"> </w:t>
      </w:r>
      <w:hyperlink r:id="rId6" w:history="1">
        <w:r w:rsidRPr="00E247FA">
          <w:rPr>
            <w:rStyle w:val="Hyperlink"/>
          </w:rPr>
          <w:t>bgalih122@gmail.com</w:t>
        </w:r>
      </w:hyperlink>
      <w:r>
        <w:t xml:space="preserve"> , </w:t>
      </w:r>
      <w:hyperlink r:id="rId7" w:history="1">
        <w:r w:rsidRPr="00E247FA">
          <w:rPr>
            <w:rStyle w:val="Hyperlink"/>
          </w:rPr>
          <w:t>miqbalfasa@radenintan.ac.id</w:t>
        </w:r>
      </w:hyperlink>
      <w:r>
        <w:t xml:space="preserve"> , </w:t>
      </w:r>
      <w:hyperlink r:id="rId8" w:history="1">
        <w:r w:rsidR="00645057" w:rsidRPr="00A455C9">
          <w:rPr>
            <w:rStyle w:val="Hyperlink"/>
          </w:rPr>
          <w:t>adibfachri@radenintan.ac.id</w:t>
        </w:r>
      </w:hyperlink>
      <w:r w:rsidR="00645057">
        <w:t xml:space="preserve"> </w:t>
      </w:r>
    </w:p>
    <w:p w:rsidR="00645057" w:rsidRPr="00645057" w:rsidRDefault="00645057" w:rsidP="00F714A3">
      <w:pPr>
        <w:widowControl/>
        <w:wordWrap/>
        <w:autoSpaceDE/>
        <w:autoSpaceDN/>
        <w:jc w:val="center"/>
        <w:rPr>
          <w:i/>
          <w:iCs/>
        </w:rPr>
      </w:pPr>
      <w:r w:rsidRPr="00645057">
        <w:rPr>
          <w:i/>
          <w:iCs/>
        </w:rPr>
        <w:t xml:space="preserve">Fakultas Ekonomi Bisnis Islam UIN Raden Intan Lampung, Indonesia </w:t>
      </w:r>
    </w:p>
    <w:p w:rsidR="002F2DD0" w:rsidRPr="00645057" w:rsidRDefault="002F2DD0" w:rsidP="00F714A3">
      <w:pPr>
        <w:widowControl/>
        <w:wordWrap/>
        <w:autoSpaceDE/>
        <w:autoSpaceDN/>
        <w:jc w:val="center"/>
        <w:rPr>
          <w:i/>
          <w:iCs/>
        </w:rPr>
      </w:pPr>
    </w:p>
    <w:p w:rsidR="00F714A3" w:rsidRPr="00645057" w:rsidRDefault="004351B3" w:rsidP="00F714A3">
      <w:pPr>
        <w:widowControl/>
        <w:wordWrap/>
        <w:autoSpaceDE/>
        <w:autoSpaceDN/>
        <w:jc w:val="center"/>
        <w:rPr>
          <w:i/>
          <w:iCs/>
        </w:rPr>
      </w:pPr>
      <w:r w:rsidRPr="00645057">
        <w:rPr>
          <w:i/>
          <w:iCs/>
        </w:rPr>
        <w:t xml:space="preserve">Abstract </w:t>
      </w:r>
    </w:p>
    <w:p w:rsidR="00645057" w:rsidRDefault="00645057" w:rsidP="00645057">
      <w:pPr>
        <w:widowControl/>
        <w:wordWrap/>
        <w:autoSpaceDE/>
        <w:autoSpaceDN/>
        <w:jc w:val="left"/>
      </w:pPr>
      <w:r>
        <w:t xml:space="preserve">With the role played by millennials, they use modern digital and create an innovation that can build MSMEs and can have a big impact on the economy of society and the country. The purpose of this study is to find out the role of banking in the use of digital e-business to empower millennial MSMEs in Indonesia during the Covid-19 era. The research method is about situation analysis and social media analysis, in this paper data collection is carried out using qualitative research methods. In the era of technology that continues to develop rapidly, Digital Marketing has become one of the marketing alternatives that </w:t>
      </w:r>
      <w:proofErr w:type="gramStart"/>
      <w:r>
        <w:t>continues</w:t>
      </w:r>
      <w:proofErr w:type="gramEnd"/>
      <w:r>
        <w:t xml:space="preserve"> to grow. Many companies are starting to leave the traditional marketing model (offline marketing) and switch to modern marketing (digital marketing) which offers cost and energy savings. On the other hand, people as consumers are starting to realize that the flow of digitalization will change their consumption patterns.The digital way of marketing makes it easier for them to find out the vrious products offered, as well as towards more environmentally friendly products of all types.Prepare yourself for the development of new energy technologies that can create cheap, abundant, and sustainable resources. The scale and breadth of technological innovation is revolutionizing the way MSMEs do business. MSMEs are starting to explore how they can influence individuals in society. However, MSMEs can take the first steps first to create major changes in business.</w:t>
      </w:r>
    </w:p>
    <w:p w:rsidR="004351B3" w:rsidRPr="00645057" w:rsidRDefault="00645057" w:rsidP="00645057">
      <w:pPr>
        <w:widowControl/>
        <w:wordWrap/>
        <w:autoSpaceDE/>
        <w:autoSpaceDN/>
        <w:jc w:val="left"/>
        <w:rPr>
          <w:b/>
          <w:bCs/>
          <w:i/>
          <w:iCs/>
        </w:rPr>
      </w:pPr>
      <w:proofErr w:type="gramStart"/>
      <w:r w:rsidRPr="00645057">
        <w:rPr>
          <w:b/>
          <w:bCs/>
          <w:i/>
          <w:iCs/>
        </w:rPr>
        <w:t>Keyword :</w:t>
      </w:r>
      <w:proofErr w:type="gramEnd"/>
      <w:r w:rsidRPr="00645057">
        <w:rPr>
          <w:b/>
          <w:bCs/>
          <w:i/>
          <w:iCs/>
        </w:rPr>
        <w:t xml:space="preserve"> e-bussnies, banking, UMKM milenial</w:t>
      </w:r>
    </w:p>
    <w:p w:rsidR="00F714A3" w:rsidRDefault="00F714A3" w:rsidP="00F714A3">
      <w:pPr>
        <w:widowControl/>
        <w:wordWrap/>
        <w:autoSpaceDE/>
        <w:autoSpaceDN/>
        <w:jc w:val="center"/>
      </w:pPr>
      <w:r>
        <w:t>ABSTRAK</w:t>
      </w:r>
    </w:p>
    <w:p w:rsidR="004351B3" w:rsidRDefault="00570A23" w:rsidP="00570A23">
      <w:pPr>
        <w:widowControl/>
        <w:wordWrap/>
        <w:autoSpaceDE/>
        <w:autoSpaceDN/>
        <w:jc w:val="left"/>
      </w:pPr>
      <w:proofErr w:type="gramStart"/>
      <w:r>
        <w:t>Dengan peran yang dilakukan kaum milenial memanfaatkan digital modern dan membuat sebuah inovasi yang dapat membangun umkm serta dapat berpengaruh besar bagi perekonomian masyarakat dan negara.</w:t>
      </w:r>
      <w:proofErr w:type="gramEnd"/>
      <w:r>
        <w:t xml:space="preserve"> Tujuan penelitian ini untuk dapat mengetahui peran perbankan dalam penggunaan e-bissnes digital terhadap pemberdayaan UMKM milenial di Indonesia dimasa covid-19 </w:t>
      </w:r>
      <w:r w:rsidRPr="00273DCF">
        <w:t>Metode penelitian dengan mengenai analisis situasi dan analisis media sosial, dalam makalah ini dilakukan pengumpulan data dengan menggunak</w:t>
      </w:r>
      <w:r>
        <w:t xml:space="preserve">an metode penelitian kualitatif. </w:t>
      </w:r>
      <w:proofErr w:type="gramStart"/>
      <w:r w:rsidR="00645057">
        <w:t xml:space="preserve">Pada era </w:t>
      </w:r>
      <w:r w:rsidRPr="00280FC7">
        <w:t>teknologi yang terus berkembang pesat, Digital Marketing telah menjadi salah satu alternatif pemasaran</w:t>
      </w:r>
      <w:r w:rsidR="00645057">
        <w:t xml:space="preserve"> yang terus berkembang.</w:t>
      </w:r>
      <w:proofErr w:type="gramEnd"/>
      <w:r w:rsidR="00645057">
        <w:t xml:space="preserve"> </w:t>
      </w:r>
      <w:proofErr w:type="gramStart"/>
      <w:r w:rsidR="00645057">
        <w:t xml:space="preserve">Banyak </w:t>
      </w:r>
      <w:r w:rsidRPr="00280FC7">
        <w:t xml:space="preserve">perusahaan mulai meninggalkan model pemasaran tradisional (offline marketing) dan beralih ke pemasaran </w:t>
      </w:r>
      <w:r w:rsidR="00645057">
        <w:t xml:space="preserve">modern (digital marketing) yang </w:t>
      </w:r>
      <w:r w:rsidRPr="00280FC7">
        <w:t>menawarkan penghematan biaya dan tenaga.</w:t>
      </w:r>
      <w:proofErr w:type="gramEnd"/>
      <w:r w:rsidRPr="00280FC7">
        <w:t xml:space="preserve"> Di sisi lain masyarakat sebagai konsumen mulai menyadari bahwa arus digitalisasi </w:t>
      </w:r>
      <w:proofErr w:type="gramStart"/>
      <w:r w:rsidRPr="00280FC7">
        <w:t>akan</w:t>
      </w:r>
      <w:proofErr w:type="gramEnd"/>
      <w:r w:rsidRPr="00280FC7">
        <w:t xml:space="preserve"> mengubah pola konsumsi mereka. </w:t>
      </w:r>
      <w:proofErr w:type="gramStart"/>
      <w:r w:rsidRPr="00280FC7">
        <w:t>Cara pemasaran secara digital memudahkan mereka dalam mengetahui macam-macam produk yang ditawarkan</w:t>
      </w:r>
      <w:r w:rsidRPr="00273DCF">
        <w:t>seran menuju prod</w:t>
      </w:r>
      <w:r w:rsidR="00645057">
        <w:t xml:space="preserve">uk yang lebih ramah lingkungan </w:t>
      </w:r>
      <w:r w:rsidRPr="00273DCF">
        <w:t>dari s</w:t>
      </w:r>
      <w:r w:rsidR="00645057">
        <w:t>emua jenis.</w:t>
      </w:r>
      <w:proofErr w:type="gramEnd"/>
      <w:r w:rsidR="00645057">
        <w:t xml:space="preserve"> Persiapan diri pada </w:t>
      </w:r>
      <w:r w:rsidRPr="00273DCF">
        <w:t>perkembangan teknologi energi baru yang dapat menciptakan sumberdaya murah, berlimpah</w:t>
      </w:r>
      <w:proofErr w:type="gramStart"/>
      <w:r w:rsidRPr="00273DCF">
        <w:t>,dan</w:t>
      </w:r>
      <w:proofErr w:type="gramEnd"/>
      <w:r w:rsidRPr="00273DCF">
        <w:t xml:space="preserve"> berkelanjutan. </w:t>
      </w:r>
      <w:r w:rsidRPr="00273DCF">
        <w:lastRenderedPageBreak/>
        <w:t xml:space="preserve">Skala dan luasnya inovasi teknologi merevolusi cara UMKM dalam berbisnis.UMKM mulai dapat mengeksplorasi bagaimana </w:t>
      </w:r>
      <w:r w:rsidR="004351B3">
        <w:t>dapat mempengaruhi individu</w:t>
      </w:r>
      <w:r w:rsidRPr="00273DCF">
        <w:t>masyarakat.Namun</w:t>
      </w:r>
      <w:proofErr w:type="gramStart"/>
      <w:r w:rsidRPr="00273DCF">
        <w:t>,UMKM</w:t>
      </w:r>
      <w:proofErr w:type="gramEnd"/>
      <w:r w:rsidRPr="00273DCF">
        <w:t xml:space="preserve"> bisa melakukan langkah awal terlebih dahulu untuk menciptakan perubahan besar pada bisnis</w:t>
      </w:r>
      <w:r>
        <w:t xml:space="preserve">. </w:t>
      </w:r>
    </w:p>
    <w:p w:rsidR="00984D66" w:rsidRPr="004351B3" w:rsidRDefault="004351B3" w:rsidP="00570A23">
      <w:pPr>
        <w:widowControl/>
        <w:wordWrap/>
        <w:autoSpaceDE/>
        <w:autoSpaceDN/>
        <w:jc w:val="left"/>
        <w:rPr>
          <w:b/>
          <w:bCs/>
        </w:rPr>
      </w:pPr>
      <w:r w:rsidRPr="004351B3">
        <w:rPr>
          <w:b/>
          <w:bCs/>
        </w:rPr>
        <w:t xml:space="preserve">Kata </w:t>
      </w:r>
      <w:proofErr w:type="gramStart"/>
      <w:r w:rsidRPr="004351B3">
        <w:rPr>
          <w:b/>
          <w:bCs/>
        </w:rPr>
        <w:t>kunci :</w:t>
      </w:r>
      <w:proofErr w:type="gramEnd"/>
      <w:r w:rsidRPr="004351B3">
        <w:rPr>
          <w:b/>
          <w:bCs/>
        </w:rPr>
        <w:t xml:space="preserve"> bisnis digital, perbankan, UMKM milenial</w:t>
      </w:r>
      <w:r w:rsidR="00984D66" w:rsidRPr="004351B3">
        <w:rPr>
          <w:b/>
          <w:bCs/>
          <w:i/>
          <w:iCs/>
        </w:rPr>
        <w:br w:type="page"/>
      </w:r>
    </w:p>
    <w:p w:rsidR="00984D66" w:rsidRPr="00A60B9A" w:rsidRDefault="00984D66" w:rsidP="00984D66">
      <w:pPr>
        <w:rPr>
          <w:b/>
          <w:bCs/>
        </w:rPr>
      </w:pPr>
      <w:r w:rsidRPr="00A60B9A">
        <w:rPr>
          <w:b/>
          <w:bCs/>
        </w:rPr>
        <w:lastRenderedPageBreak/>
        <w:t xml:space="preserve">PENDAHULUAN </w:t>
      </w:r>
    </w:p>
    <w:p w:rsidR="00984D66" w:rsidRDefault="00984D66" w:rsidP="00984D66">
      <w:pPr>
        <w:ind w:firstLineChars="150" w:firstLine="300"/>
      </w:pPr>
      <w:r>
        <w:t>Kemajuan dan perkembangan teknologi informasi pada zaman sekarang menjadi tolok ukur dalam menilai sukses atau tidaknya suatu perilaku yang mengacu pada semua aspek bi-dang kehidupan saat ini.Penggunaan internet dapat digunakan untuk kegiatan beraktivi-tas seperti halnya untuk transaksi moda bisnis yang biasa kita kenal dengan istilah Electronic Commerce (E-Commerce) E Bussines .E-commerce dan ebusness biasa-nya dapat dilakukan antara pihak pelaku usaha,pemilik marketplacedan juga dengan konsu-men,meliputi dengan penggunaan internet dan World Wide Web yang digunakan sebagai penjualan produk maupun pelayanan untuk konsumen. Bisnis pada era digital saat ini,ke-banyakan lebih memfokuskan pada kegiatan transaksi moda bisnis secara daring dan memi-liki kesempatan untuk membangun kegiatan jual-beli dengan sistem yang lebih baik dengan menggunakan hubungan yang lebih manusiawi dan memiliki personalisasi dengan pelanggan tanpa bergantumg pada hal apa pun.</w:t>
      </w:r>
      <w:r w:rsidR="00AA4B3A">
        <w:fldChar w:fldCharType="begin" w:fldLock="1"/>
      </w:r>
      <w:r>
        <w:instrText>ADDIN CSL_CITATION {"citationItems":[{"id":"ITEM-1","itemData":{"abstract":"COVID-19, penyakit yang menyerang sistem pernafasan tersebut telah melanda berbagai negara di seluruh dunia, tak terkecuali Indonesia dan memberikan pengaruh ke berbagai bidang, salah satunya bidang pendidikan. Pada jenjang universitas, sistem pembelajaran yang semula dilakukan secara luring/tatap muka menjadi berbasis daring melalui Learning management system ataupun perangkat lunak lain seperti Google Classroom, Zoom, Meet, WhatsApp dan sebagainya. Oleh sebab itu, penelitian ini dilakukan dengan bertujuan untuk mengetahui tingkat literasi digital para mahasiswa di Jurusan Matematika UNNES, di mana literasi digital merupakan hal yang penting dalam era digi-tal untuk memperoleh serta mengolah informasi dan juga dapat menunjang pembelajaran secara efektif. Metode penelitian menggunakan survey dan data-data dikumpulkan melalui penyebaran kuesioner kepada 271 responden terkait. Hasil penelitian menunjukkan bahwa tingkat lierasi digital para mahasiswa di Jurusan Matematika UNNES tergolong sedang dengan menunjukkan skor baik pada komponen Internet Searching dan Knowledge Assembly, sedangkan pada komponen Content Evaluation dan Hypertextual Navigation memiliki skor masing-masing yaitu cukup baik dan kurang baik. Penelitian ini dapat digu-nakan sebagai rujukan evaluasi masyarakat ke depannya mengenai komponen-komponen apa saja yang harus ditingkatkan terkait literasi digital.","author":[{"dropping-particle":"","family":"Aliakbari","given":"Fatemeh","non-dropping-particle":"","parse-names":false,"suffix":""},{"dropping-particle":"","family":"Parvin","given":"Neda","non-dropping-particle":"","parse-names":false,"suffix":""},{"dropping-particle":"","family":"Heidari","given":"Mohammad","non-dropping-particle":"","parse-names":false,"suffix":""},{"dropping-particle":"","family":"Haghani","given":"Fariba","non-dropping-particle":"","parse-names":false,"suffix":""}],"id":"ITEM-1","issue":"1","issued":{"date-parts":[["2015"]]},"page":"1-13","title":"Journal of Education and","type":"article-journal","volume":"1"},"uris":["http://www.mendeley.com/documents/?uuid=6ff3d843-3696-477e-8438-212811660dca"]}],"mendeley":{"formattedCitation":"(Aliakbari et al., 2015)","plainTextFormattedCitation":"(Aliakbari et al., 2015)","previouslyFormattedCitation":"(Aliakbari et al., 2015)"},"properties":{"noteIndex":0},"schema":"https://github.com/citation-style-language/schema/raw/master/csl-citation.json"}</w:instrText>
      </w:r>
      <w:r w:rsidR="00AA4B3A">
        <w:fldChar w:fldCharType="separate"/>
      </w:r>
      <w:r w:rsidRPr="004176B5">
        <w:rPr>
          <w:noProof/>
        </w:rPr>
        <w:t>(Aliakbari et al., 2015)</w:t>
      </w:r>
      <w:r w:rsidR="00AA4B3A">
        <w:fldChar w:fldCharType="end"/>
      </w:r>
    </w:p>
    <w:p w:rsidR="00984D66" w:rsidRDefault="00984D66" w:rsidP="00B86899">
      <w:proofErr w:type="gramStart"/>
      <w:r w:rsidRPr="00273DCF">
        <w:t>seran</w:t>
      </w:r>
      <w:proofErr w:type="gramEnd"/>
      <w:r w:rsidRPr="00273DCF">
        <w:t xml:space="preserve"> menuju produk yang lebih ramah lingkungan  dari semua jenis. </w:t>
      </w:r>
      <w:proofErr w:type="gramStart"/>
      <w:r w:rsidRPr="00273DCF">
        <w:t>Persiapan diri pada perkembangan teknologi energi baru yang dapat menciptakan sumberdaya murah, berlimpah,</w:t>
      </w:r>
      <w:r w:rsidR="00B86899">
        <w:t xml:space="preserve"> </w:t>
      </w:r>
      <w:r w:rsidRPr="00273DCF">
        <w:t>dan berkelanjutan.</w:t>
      </w:r>
      <w:proofErr w:type="gramEnd"/>
      <w:r w:rsidRPr="00273DCF">
        <w:t xml:space="preserve"> Skala dan luasnya inovasi teknologi merevolusi </w:t>
      </w:r>
      <w:proofErr w:type="gramStart"/>
      <w:r w:rsidRPr="00273DCF">
        <w:t>cara</w:t>
      </w:r>
      <w:proofErr w:type="gramEnd"/>
      <w:r w:rsidRPr="00273DCF">
        <w:t xml:space="preserve"> </w:t>
      </w:r>
      <w:r w:rsidR="00B86899">
        <w:t xml:space="preserve">UMKM dalam berbisnis.UMKM mulai dapat mengeksplorasi bagaimana dapat </w:t>
      </w:r>
      <w:r w:rsidRPr="00273DCF">
        <w:t>mempengaruhi individu dan masyarakat.</w:t>
      </w:r>
      <w:r w:rsidR="00B86899">
        <w:t xml:space="preserve"> </w:t>
      </w:r>
      <w:proofErr w:type="gramStart"/>
      <w:r w:rsidRPr="00273DCF">
        <w:t>Namun,</w:t>
      </w:r>
      <w:r w:rsidR="00B86899">
        <w:t xml:space="preserve"> </w:t>
      </w:r>
      <w:r w:rsidRPr="00273DCF">
        <w:t>UMKM bisa melakukan langkah awal terlebih dahulu untuk menciptakan perubahan besar pada bisnis.</w:t>
      </w:r>
      <w:proofErr w:type="gramEnd"/>
      <w:r>
        <w:t xml:space="preserve"> </w:t>
      </w:r>
      <w:r w:rsidR="00AA4B3A">
        <w:fldChar w:fldCharType="begin" w:fldLock="1"/>
      </w:r>
      <w:r>
        <w:instrText>ADDIN CSL_CITATION {"citationItems":[{"id":"ITEM-1","itemData":{"abstract":"Tujuan penelitian ini adalah untuk mengetahui dan menganalisis seperti apa dampak yang ditimbulkan oleh virus corona terhadap perkembangan bisnis UMKM yang ada di Indonesia. Metode analisis yang pada penelitian ini adalah metode deskriptif kualitatif. Usaha kecil dan menengah (UMKM) berada di garis depan guncangan ekonomi yang disebabkan oleh pandemi COVID-19. Langkah-langkah penguncian (lockdown) telah menghentikan aktivitas ekonomi secara tiba-tiba, dengan penurunan permintaan dan mengganggu rantai pasokan di seluruh dunia. Dalam survei awal, lebih dari 50% UMKM mengindikasikan bahwa mereka bisa gulung tikar dalam beberapa bulan ke depan. Dampak pandemi COVID-19 terhadap sektor UMKM ini tentu sangat berpengaruh terhadap kondisi perkenomian Indonesia dimana kontribusi UMKM terhadap perekonomian Indonesia sangat besar pada berbagai bidang antara lain (1) Jumlah Unit Usaha di Indonesia per 2018 total 64,2 Juta unit usaha, dengan jumlah unit usaha UMKM sebesar 64,1 Juta (99,9%) (2) Kontribusi pada jumlah Tenaga Kerja, Jumlah tenaga kerja di Indonesia per 2018 total 120,6 Juta orang, dengan jumlah tenaga kerja di UMKM sebesar 116,9 Juta (97%) (3) Kontribusi pada PDB, Jumlah kontribusi PDB dunia usaha di Indonesia per 2018 total 14.038.598 Milyar, dengan kontribusi UMKM terhadap PDB sebesar 8.573.895 Milyar (61,07%) (4) Kontribusi terhadap Ekspor Non Migas Jumlah ekspor non migas Indonesia per 2018 total 2.044.490 Milyar, dengan kontribusi UMKM terhadap ekspor non migas sebesar 293.840 Milyar (14,37%) (5) Kontribusi terhadap Investasi, Jumlah investasi di Indonesia per 2018 total 4.244.685 Milyar, dengan kontribusi UMKM terhadap","author":[{"dropping-particle":"","family":"Amri","given":"Andi","non-dropping-particle":"","parse-names":false,"suffix":""}],"container-title":"Jurnal Brand","id":"ITEM-1","issue":"1","issued":{"date-parts":[["2020"]]},"page":"123-130","title":"Pengaruh Periklanan Melalui Media Sosial Terhadap UMKM di Indonesia di Masa PAndemi","type":"article-journal","volume":"2"},"uris":["http://www.mendeley.com/documents/?uuid=fa376323-7ced-4fa8-87f5-6615a17b9beb"]}],"mendeley":{"formattedCitation":"(Amri, 2020)","plainTextFormattedCitation":"(Amri, 2020)","previouslyFormattedCitation":"(Amri, 2020)"},"properties":{"noteIndex":0},"schema":"https://github.com/citation-style-language/schema/raw/master/csl-citation.json"}</w:instrText>
      </w:r>
      <w:r w:rsidR="00AA4B3A">
        <w:fldChar w:fldCharType="separate"/>
      </w:r>
      <w:r w:rsidRPr="00273DCF">
        <w:rPr>
          <w:noProof/>
        </w:rPr>
        <w:t>(Amri, 2020)</w:t>
      </w:r>
      <w:r w:rsidR="00AA4B3A">
        <w:fldChar w:fldCharType="end"/>
      </w:r>
    </w:p>
    <w:p w:rsidR="00984D66" w:rsidRDefault="00984D66" w:rsidP="00984D66">
      <w:pPr>
        <w:ind w:firstLineChars="150" w:firstLine="300"/>
      </w:pPr>
      <w:r w:rsidRPr="004176B5">
        <w:t xml:space="preserve">Corona </w:t>
      </w:r>
      <w:proofErr w:type="gramStart"/>
      <w:r w:rsidRPr="004176B5">
        <w:t>Virus  atau</w:t>
      </w:r>
      <w:proofErr w:type="gramEnd"/>
      <w:r w:rsidRPr="004176B5">
        <w:t xml:space="preserve"> lebih dikenal dengan COVID-19 telah mengubah peta, perilaku, strategi bisnis.Pelaku bisnis dipaksa untuk berubah total. Bisnis telah mengalami reset total.</w:t>
      </w:r>
      <w:r>
        <w:t xml:space="preserve"> </w:t>
      </w:r>
      <w:proofErr w:type="gramStart"/>
      <w:r w:rsidRPr="004176B5">
        <w:t>Teori pemasaran, manajemen, dan bisnis yang dijarkan pada era masa sebelumnya nyaris tidak berlaku lagi di masa pandemi.</w:t>
      </w:r>
      <w:proofErr w:type="gramEnd"/>
      <w:r w:rsidRPr="004176B5">
        <w:t xml:space="preserve"> Maka bisnis pun mengalami sebuah fase normal baru, di mana semua yang dilakukan oleh pelaku bisnis maupun konsumen semuanya serba baru.Hal ini tak lain dari menyikapi </w:t>
      </w:r>
      <w:proofErr w:type="gramStart"/>
      <w:r w:rsidRPr="004176B5">
        <w:t>masa  new</w:t>
      </w:r>
      <w:proofErr w:type="gramEnd"/>
      <w:r w:rsidRPr="004176B5">
        <w:t xml:space="preserve"> normal selama pasca pandemi. Konsumen sebagai mitra langsung dalam sebuah transaksi Bisnis pun ikut mengalami perubahan. </w:t>
      </w:r>
      <w:proofErr w:type="gramStart"/>
      <w:r w:rsidRPr="004176B5">
        <w:t>Konsumen lebih berfokus pada nilai.Penelitian yang dilakukan (Shabrina 2019) mengungkapkan bahwa kegiatan pemasaran terutama masa pandemi dapat menciptakan nilai ekonomi.</w:t>
      </w:r>
      <w:proofErr w:type="gramEnd"/>
      <w:r w:rsidRPr="004176B5">
        <w:t xml:space="preserve"> </w:t>
      </w:r>
      <w:proofErr w:type="gramStart"/>
      <w:r w:rsidRPr="004176B5">
        <w:t>Nilai ekonomi tersebut dapat menentukan harga dari sebuah produk.</w:t>
      </w:r>
      <w:proofErr w:type="gramEnd"/>
      <w:r w:rsidRPr="004176B5">
        <w:t xml:space="preserve"> </w:t>
      </w:r>
      <w:r w:rsidR="00AA4B3A">
        <w:fldChar w:fldCharType="begin" w:fldLock="1"/>
      </w:r>
      <w:r w:rsidR="008B1113">
        <w:instrText>ADDIN CSL_CITATION {"citationItems":[{"id":"ITEM-1","itemData":{"DOI":"10.25273/capital.v4i1.7358","ISSN":"2598-9022","abstract":"The Covid-19 pandemic struck Indonesia and also the rest of the world, which has a huge impact in the Micro, Small and Medium Enterprises (MSMEs). It is necessary to have a big movement to revive the economic passion in Indonesia, especially MSMEs, one of which is by utilizing e-commerce. This paper presents a conceptual framework for adopting e-commerce. Based on the results of a review of several articles, it was concluded that three factors could be used to adopt e-commerce, including, organizational characteristics, environmental characteristics, and leadership characteristics. To test the benefits and ease of using e-commerce, it can use the Technology Acceptance Model (TAM) theory.","author":[{"dropping-particle":"","family":"Kala'lembang","given":"Adriani","non-dropping-particle":"","parse-names":false,"suffix":""}],"container-title":"Capital: Jurnal Ekonomi dan Manajemen","id":"ITEM-1","issue":"1","issued":{"date-parts":[["2020"]]},"page":"54","title":"Adopsi E-Commerce Dalam Mendukung Perkembangan Usaha Mikro Kecil Dan Menengah (UMKM) Di Masa Pandemi Covid-19","type":"article-journal","volume":"4"},"uris":["http://www.mendeley.com/documents/?uuid=25a20d5c-e2e8-429d-87f3-7ed622312152"]}],"mendeley":{"formattedCitation":"(Kala’lembang, 2020)","plainTextFormattedCitation":"(Kala’lembang, 2020)","previouslyFormattedCitation":"(Kala’lembang, 2020)"},"properties":{"noteIndex":0},"schema":"https://github.com/citation-style-language/schema/raw/master/csl-citation.json"}</w:instrText>
      </w:r>
      <w:r w:rsidR="00AA4B3A">
        <w:fldChar w:fldCharType="separate"/>
      </w:r>
      <w:r w:rsidR="009B3B91" w:rsidRPr="009B3B91">
        <w:rPr>
          <w:noProof/>
        </w:rPr>
        <w:t>(Kala’lembang, 2020)</w:t>
      </w:r>
      <w:r w:rsidR="00AA4B3A">
        <w:fldChar w:fldCharType="end"/>
      </w:r>
    </w:p>
    <w:p w:rsidR="00204344" w:rsidRDefault="00984D66" w:rsidP="00984D66">
      <w:pPr>
        <w:ind w:firstLineChars="150" w:firstLine="300"/>
      </w:pPr>
      <w:r w:rsidRPr="004176B5">
        <w:t xml:space="preserve">Selain berfokus pada nilai, konsumen pun </w:t>
      </w:r>
      <w:proofErr w:type="gramStart"/>
      <w:r w:rsidRPr="004176B5">
        <w:t>akan</w:t>
      </w:r>
      <w:proofErr w:type="gramEnd"/>
      <w:r w:rsidRPr="004176B5">
        <w:t xml:space="preserve"> membangun kembali awareness. Pada masa pandemi konsumen sudah nyaris lupa dengan merek, maka komunikasi melalui iklan digital </w:t>
      </w:r>
      <w:proofErr w:type="gramStart"/>
      <w:r w:rsidRPr="004176B5">
        <w:t>akan</w:t>
      </w:r>
      <w:proofErr w:type="gramEnd"/>
      <w:r w:rsidRPr="004176B5">
        <w:t xml:space="preserve"> meningkatkan kemali brand awareness tersebut (Rudi; Santoso 2019). Perilaku digital inipun mendorong perluasan </w:t>
      </w:r>
      <w:proofErr w:type="gramStart"/>
      <w:r w:rsidRPr="004176B5">
        <w:t>konsumen  online</w:t>
      </w:r>
      <w:proofErr w:type="gramEnd"/>
      <w:r w:rsidRPr="004176B5">
        <w:t xml:space="preserve"> bukan lagi pada generasi milenial (Wibowo and Haryokusumo 2020).</w:t>
      </w:r>
      <w:r>
        <w:t xml:space="preserve"> </w:t>
      </w:r>
      <w:r w:rsidR="00AA4B3A">
        <w:fldChar w:fldCharType="begin" w:fldLock="1"/>
      </w:r>
      <w:r>
        <w:instrText>ADDIN CSL_CITATION {"citationItems":[{"id":"ITEM-1","itemData":{"abstract":"This study examines the strategies used by MSMEs in order to survive and grow back during the Covid19 pandemic. The research object was 37 thousand MSME actors who experienced the direct impact of the pandemic. The method used is literature study. This research reveals that during a pandemic, consumers almost forget their brand, so communication through digital advertising will increase brand awareness again. Digital behavior encourages the expansion of online consumers, no longer to the millennial generation. Several MSMEs have gone bankrupt. But not a few who finally got up and then grew. MSMEs change production operations by reducing the amount of production and at the same time making innovations to increase competitiveness. On the other hand, the massive use of digital marketing has been carried out to increase customer awareness. Marketplace as a manifestation of e-commerce is used as an innovation or change in sales methods.","author":[{"dropping-particle":"","family":"Santoso","given":"Rudi","non-dropping-particle":"","parse-names":false,"suffix":""}],"container-title":"Jurnal Ilmu Ekonomi Terapan","id":"ITEM-1","issue":"2","issued":{"date-parts":[["2020"]]},"page":"36-48","title":"Review of Digital Marketing &amp; Business Sustainability of E-Commerce During Pandemic Covid19 In Indonesia","type":"article-journal","volume":"5"},"uris":["http://www.mendeley.com/documents/?uuid=fad55bf0-fcb8-4164-8983-cbc5dd7fce75"]}],"mendeley":{"formattedCitation":"(Santoso, 2020)","plainTextFormattedCitation":"(Santoso, 2020)","previouslyFormattedCitation":"(Santoso, 2020)"},"properties":{"noteIndex":0},"schema":"https://github.com/citation-style-language/schema/raw/master/csl-citation.json"}</w:instrText>
      </w:r>
      <w:r w:rsidR="00AA4B3A">
        <w:fldChar w:fldCharType="separate"/>
      </w:r>
      <w:r w:rsidRPr="0030091A">
        <w:rPr>
          <w:noProof/>
        </w:rPr>
        <w:t>(Santoso, 2020)</w:t>
      </w:r>
      <w:r w:rsidR="00AA4B3A">
        <w:fldChar w:fldCharType="end"/>
      </w:r>
      <w:r>
        <w:t xml:space="preserve"> </w:t>
      </w:r>
    </w:p>
    <w:p w:rsidR="00984D66" w:rsidRDefault="00984D66" w:rsidP="00984D66">
      <w:pPr>
        <w:ind w:firstLineChars="150" w:firstLine="300"/>
      </w:pPr>
      <w:proofErr w:type="gramStart"/>
      <w:r w:rsidRPr="0030091A">
        <w:t>Perkembangan dunia yang begitu cepat menuntut manusia untuk memiliki kemampuan yang adaptif agar mampu bertahan di tengah perkembangan digital, tidak terkecuali dalam dunia bisnis.</w:t>
      </w:r>
      <w:proofErr w:type="gramEnd"/>
      <w:r w:rsidRPr="0030091A">
        <w:t xml:space="preserve"> </w:t>
      </w:r>
      <w:proofErr w:type="gramStart"/>
      <w:r w:rsidRPr="0030091A">
        <w:t>Banyaknya kemudahan serta fungsi dari penggunaan media digital mendorong masyarakat untuk memanfaatkan media digital pada setiap aspek kegiatannya.</w:t>
      </w:r>
      <w:proofErr w:type="gramEnd"/>
      <w:r w:rsidRPr="0030091A">
        <w:t xml:space="preserve"> </w:t>
      </w:r>
      <w:proofErr w:type="gramStart"/>
      <w:r w:rsidRPr="0030091A">
        <w:t>Karena faktor utama dalam berbisnis bukanlah perihal pendanaan saja, melainkan perlu adanya peningkatan soft skill agar bisnis yang tengah dirintis tetap bertahan bahkan berkembang terlebih dikala pandemi seperti saat ini.</w:t>
      </w:r>
      <w:proofErr w:type="gramEnd"/>
      <w:r w:rsidRPr="0030091A">
        <w:t xml:space="preserve"> Keberhasilan itu terwujud setelah disahkannya Bank Syariah Indonesia (BSI</w:t>
      </w:r>
      <w:proofErr w:type="gramStart"/>
      <w:r w:rsidRPr="0030091A">
        <w:t>)sebagai</w:t>
      </w:r>
      <w:proofErr w:type="gramEnd"/>
      <w:r w:rsidRPr="0030091A">
        <w:t xml:space="preserve"> bank hasil </w:t>
      </w:r>
      <w:r w:rsidRPr="0030091A">
        <w:lastRenderedPageBreak/>
        <w:t xml:space="preserve">merger tiga bank syariah BUMN pada 1 Februari 2021 lalu. Ditegaskan dalam Conditional Merger Agreement (CMA), BSI </w:t>
      </w:r>
      <w:proofErr w:type="gramStart"/>
      <w:r w:rsidRPr="0030091A">
        <w:t>akan</w:t>
      </w:r>
      <w:proofErr w:type="gramEnd"/>
      <w:r w:rsidRPr="0030091A">
        <w:t xml:space="preserve"> tetap tunjukkan komitmennya untuk mendukung industri halal di Indonesia dengan menjadi mitra keuangan pelaku UMKM yang sesuai dengan prinsip syariah dan maqashid syariah. Hal tersebut tercermin melalui porsi pembiayaan sektor UMKM oleh BSI per Juni 2021 yang eningkat kendati Indonesia masih menghadapi pandemi Covid-19, yakni mencapai Rp 36,82 Triliun yang didominasi oleh usaha menengah 14,66%, disusul usaha kecil 10,76% dan usaha mikro 11,41% (Republika.com, 2021).Selain memberikan akses permodalan mikro, upaya lain yang sedang digalangkan BSI untuk meningkatkan bisnis sektor UMKM Indonesia yakni mengadakan pelatihan dan pendampingan dari hulu ke hilir melalui beberapa  program pemberdayaan, yaitu Program ISDP (Islamic Sociopreneur Development Program) bagi mahasiswa entrepreneur yang berkolaborasi bersama LAZ Bangun Sejahtera Mitra Umat dengan beberapa Universitas di Indonesia dan Program Mikro Go Digital yang bekerjasama dengan platform e-commerce terbesar yakni Shopee Indonesia.Program-program tersebut diantaranya meliputi pemberian beasiswa juga modal usaha, ada pelatihan secara intensif dari mentor yang berpengalaman, pembinaan yang terprogram dan berkala, hingga pendampingan yang berkelanjutan. Dimana kegiatan tersebut tidak hanya akan memberikan manfaat bagi pelaku UMKM saja, akan tetapi juga diharapkan awardee / lulusan dari program tersebut nantinya dapat ikut serta memberdayakan masyarakat disekitarnya sehingga  terwujud kondisi rebound and recovery perekonomian nasional  pandemi Covid-19.</w:t>
      </w:r>
      <w:r w:rsidR="00AA4B3A">
        <w:fldChar w:fldCharType="begin" w:fldLock="1"/>
      </w:r>
      <w:r>
        <w:instrText>ADDIN CSL_CITATION {"citationItems":[{"id":"ITEM-1","itemData":{"abstract":"Tujuan dari penelitian ini adalah untuk mengetahui peran merger Bank Syariah Indonesia dalam penguatan perekonomian di sektor UMKM di masa pandemi. Metode penelitian yang digunakan adalah penelitian deskriptif kualitatif dengan jenis penelitian kepustakaan, mencari dan mencatat data dari berbagai sumber yang masih berkaitan dengan topik masalah sehingga menjadi satu kesatuan yang utuh untuk ditarik kesimpulan. Hasil penelitian menunjukkan bahwa penggabungan Bank Syariah Indonesia memiliki peran penting dalam penguatan perekonomian di sektor UMKM di masa pandemi yaitu BSI bekerjasama dengan LAZ Bangun Sejahtera Mitra Ummah membuat Program ISDP untuk mahasiswa wirausaha berupa pemberian beasiswa UKT , pembinaan, pendampingan, pelatihan intensif dan terprogram. Selain itu, BSI juga bekerja sama dengan platform e-commerce ternama Shopee dalam program UMKM Go Digital, yang diharapkan para pengusaha milenial tidak hanya membuat produk yang variatif dengan harga murah, tetapi juga menciptakan brand dengan kualitas terbaik dan mampu memanfaatkan perkembangan teknologi digital untuk transformasi bisnis ke pasar global (go digital go internasional).","author":[{"dropping-particle":"","family":"Latifah","given":"E","non-dropping-particle":"","parse-names":false,"suffix":""},{"dropping-particle":"","family":"Abadiyah","given":"F","non-dropping-particle":"","parse-names":false,"suffix":""},{"dropping-particle":"","family":"...","given":"","non-dropping-particle":"","parse-names":false,"suffix":""}],"container-title":"I-JIEF: Indonesian …","id":"ITEM-1","issue":"No. 2","issued":{"date-parts":[["2021"]]},"page":"139-152","title":"Bank Syariah Indonesia dalam Menguatkan Ekonomi Sektor UMKM pada Masa Pandemi","type":"article-journal","volume":"1"},"uris":["http://www.mendeley.com/documents/?uuid=81f6f454-b6a0-439d-b310-77c2c5b2c94b"]}],"mendeley":{"formattedCitation":"(Latifah et al., 2021)","plainTextFormattedCitation":"(Latifah et al., 2021)","previouslyFormattedCitation":"(Latifah et al., 2021)"},"properties":{"noteIndex":0},"schema":"https://github.com/citation-style-language/schema/raw/master/csl-citation.json"}</w:instrText>
      </w:r>
      <w:r w:rsidR="00AA4B3A">
        <w:fldChar w:fldCharType="separate"/>
      </w:r>
      <w:r w:rsidRPr="00273DCF">
        <w:rPr>
          <w:noProof/>
        </w:rPr>
        <w:t>(Latifah et al., 2021)</w:t>
      </w:r>
      <w:r w:rsidR="00AA4B3A">
        <w:fldChar w:fldCharType="end"/>
      </w:r>
    </w:p>
    <w:p w:rsidR="00984D66" w:rsidRDefault="00984D66" w:rsidP="00984D66"/>
    <w:p w:rsidR="00984D66" w:rsidRPr="00A60B9A" w:rsidRDefault="00984D66" w:rsidP="00984D66">
      <w:pPr>
        <w:rPr>
          <w:b/>
          <w:bCs/>
        </w:rPr>
      </w:pPr>
      <w:r w:rsidRPr="00A60B9A">
        <w:rPr>
          <w:b/>
          <w:bCs/>
        </w:rPr>
        <w:t>LITERATUR REVIEW</w:t>
      </w:r>
    </w:p>
    <w:p w:rsidR="00984D66" w:rsidRDefault="00984D66" w:rsidP="00984D66">
      <w:r w:rsidRPr="00273DCF">
        <w:t xml:space="preserve">Beberapa penelitian terdahulu telah </w:t>
      </w:r>
      <w:r>
        <w:t xml:space="preserve">membahas penerapan e-bussness dan ukm </w:t>
      </w:r>
      <w:proofErr w:type="gramStart"/>
      <w:r>
        <w:t xml:space="preserve">milenial </w:t>
      </w:r>
      <w:r w:rsidRPr="00273DCF">
        <w:t>.</w:t>
      </w:r>
      <w:proofErr w:type="gramEnd"/>
      <w:r w:rsidRPr="00273DCF">
        <w:t xml:space="preserve"> Berdasarkan hal tersebut, maka penelitian yang </w:t>
      </w:r>
      <w:proofErr w:type="gramStart"/>
      <w:r w:rsidRPr="00273DCF">
        <w:t>akan</w:t>
      </w:r>
      <w:proofErr w:type="gramEnd"/>
      <w:r w:rsidRPr="00273DCF">
        <w:t xml:space="preserve"> dilakukan merujuk dari beberapa penelitian terdahulu. Berikut kesimpulan dari beberapa penelitian </w:t>
      </w:r>
      <w:proofErr w:type="gramStart"/>
      <w:r w:rsidRPr="00273DCF">
        <w:t>terdahulu :</w:t>
      </w:r>
      <w:proofErr w:type="gramEnd"/>
      <w:r>
        <w:t xml:space="preserve"> </w:t>
      </w:r>
    </w:p>
    <w:p w:rsidR="00204344" w:rsidRDefault="00984D66" w:rsidP="00984D66">
      <w:proofErr w:type="gramStart"/>
      <w:r w:rsidRPr="004176B5">
        <w:t>Penelitian yang dilakukan (Shabrina 2019) mengungkapkan bahwa kegiatan pemasaran terutama masa pandemi dapat menciptakan nilai ekonomi.</w:t>
      </w:r>
      <w:proofErr w:type="gramEnd"/>
      <w:r w:rsidRPr="004176B5">
        <w:t xml:space="preserve"> </w:t>
      </w:r>
      <w:proofErr w:type="gramStart"/>
      <w:r w:rsidRPr="004176B5">
        <w:t>Nilai ekonomi tersebut dapat menentukan harga dari sebuah produk.</w:t>
      </w:r>
      <w:proofErr w:type="gramEnd"/>
      <w:r w:rsidRPr="004176B5">
        <w:t xml:space="preserve"> Selain berfokus pada nilai, konsumen pun </w:t>
      </w:r>
      <w:proofErr w:type="gramStart"/>
      <w:r w:rsidRPr="004176B5">
        <w:t>akan</w:t>
      </w:r>
      <w:proofErr w:type="gramEnd"/>
      <w:r w:rsidRPr="004176B5">
        <w:t xml:space="preserve"> membangun kembali awareness. Pada masa pandemi konsumen sudah nyaris lupa dengan merek, maka komunikasi melalui iklan digital </w:t>
      </w:r>
      <w:proofErr w:type="gramStart"/>
      <w:r w:rsidRPr="004176B5">
        <w:t>akan</w:t>
      </w:r>
      <w:proofErr w:type="gramEnd"/>
      <w:r w:rsidRPr="004176B5">
        <w:t xml:space="preserve"> meningkatkan kemali brand awareness tersebut</w:t>
      </w:r>
      <w:r>
        <w:t xml:space="preserve"> </w:t>
      </w:r>
      <w:r w:rsidRPr="00273DCF">
        <w:t>Pencapaian itu dibuktikan dengan komitmen BSI untuk terus mendukung pengembangan ekonomi di berbagai segmen, baik korporasi, komersial, usaha kecil dan menengah, usaha mikro, consumer hingga lingkup pesantren (Fauzia, 2021).</w:t>
      </w:r>
      <w:r>
        <w:t xml:space="preserve"> </w:t>
      </w:r>
      <w:r w:rsidRPr="00273DCF">
        <w:t xml:space="preserve">Usaha Mikro Kecil Menengah atau biasa disebut dengan UMKM </w:t>
      </w:r>
      <w:proofErr w:type="gramStart"/>
      <w:r w:rsidRPr="00273DCF">
        <w:t>menurut  (</w:t>
      </w:r>
      <w:proofErr w:type="gramEnd"/>
      <w:r w:rsidRPr="00273DCF">
        <w:t xml:space="preserve">Ariyanto,2021) merupakan pengelolaan orang-perorangan sebuah usaha perdagangan yang berbentuk badan usaha dengan kegiatan usahanya pada lingkup mikro atau kecil.Untuk mempercepat dalam pemulihan perekonomian,UMKM berperan sebagai salah satu upaya untuk  pengembangan berbagai sektor dan potensi serta mewadahi program prioritas (Wijoyo et al., 2020). </w:t>
      </w:r>
      <w:r w:rsidR="00AA4B3A">
        <w:fldChar w:fldCharType="begin" w:fldLock="1"/>
      </w:r>
      <w:r w:rsidR="009B3B91">
        <w:instrText>ADDIN CSL_CITATION {"citationItems":[{"id":"ITEM-1","itemData":{"DOI":"10.25273/capital.v4i1.7358","ISSN":"2598-9022","abstract":"The Covid-19 pandemic struck Indonesia and also the rest of the world, which has a huge impact in the Micro, Small and Medium Enterprises (MSMEs). It is necessary to have a big movement to revive the economic passion in Indonesia, especially MSMEs, one of which is by utilizing e-commerce. This paper presents a conceptual framework for adopting e-commerce. Based on the results of a review of several articles, it was concluded that three factors could be used to adopt e-commerce, including, organizational characteristics, environmental characteristics, and leadership characteristics. To test the benefits and ease of using e-commerce, it can use the Technology Acceptance Model (TAM) theory.","author":[{"dropping-particle":"","family":"Kala'lembang","given":"Adriani","non-dropping-particle":"","parse-names":false,"suffix":""}],"container-title":"Capital: Jurnal Ekonomi dan Manajemen","id":"ITEM-1","issue":"1","issued":{"date-parts":[["2020"]]},"page":"54","title":"Adopsi E-Commerce Dalam Mendukung Perkembangan Usaha Mikro Kecil Dan Menengah (UMKM) Di Masa Pandemi Covid-19","type":"article-journal","volume":"4"},"uris":["http://www.mendeley.com/documents/?uuid=25a20d5c-e2e8-429d-87f3-7ed622312152"]}],"mendeley":{"formattedCitation":"(Kala’lembang, 2020)","plainTextFormattedCitation":"(Kala’lembang, 2020)","previouslyFormattedCitation":"(Kala’lembang, 2020)"},"properties":{"noteIndex":0},"schema":"https://github.com/citation-style-language/schema/raw/master/csl-citation.json"}</w:instrText>
      </w:r>
      <w:r w:rsidR="00AA4B3A">
        <w:fldChar w:fldCharType="separate"/>
      </w:r>
      <w:r w:rsidR="00204344" w:rsidRPr="00204344">
        <w:rPr>
          <w:noProof/>
        </w:rPr>
        <w:t>(Kala’lembang, 2020)</w:t>
      </w:r>
      <w:r w:rsidR="00AA4B3A">
        <w:fldChar w:fldCharType="end"/>
      </w:r>
    </w:p>
    <w:p w:rsidR="00F96E12" w:rsidRDefault="00984D66" w:rsidP="00984D66">
      <w:proofErr w:type="gramStart"/>
      <w:r w:rsidRPr="00273DCF">
        <w:t>Program tersebut salah satunya adalah program pemberdayaan masyarakat yang membutuhkan pekerjaan melalui pengembangan sektor perdagangan untuk mencapai pemulihan perekonomian Indonesia.</w:t>
      </w:r>
      <w:proofErr w:type="gramEnd"/>
      <w:r>
        <w:t xml:space="preserve"> Penelitian yang dilakukan oleh (Pradiani 2017</w:t>
      </w:r>
      <w:proofErr w:type="gramStart"/>
      <w:r>
        <w:t>)mengungkapkan</w:t>
      </w:r>
      <w:proofErr w:type="gramEnd"/>
      <w:r>
        <w:t xml:space="preserve"> bahwa penggunaan </w:t>
      </w:r>
      <w:r>
        <w:lastRenderedPageBreak/>
        <w:t xml:space="preserve">media sosial mampu mendongkrak penjualan produk kerajinan UMKM ibu-ibu PKK. </w:t>
      </w:r>
      <w:proofErr w:type="gramStart"/>
      <w:r>
        <w:t>Digial marketing dengan memanfaatkan sarana watsapp (WA), Instagram (IG), Facebook (FB) dan media sosial lainnya mampu meningkatkan pendapatan secara signifikan.</w:t>
      </w:r>
      <w:proofErr w:type="gramEnd"/>
      <w:r>
        <w:t xml:space="preserve"> </w:t>
      </w:r>
      <w:r w:rsidR="00AA4B3A">
        <w:fldChar w:fldCharType="begin" w:fldLock="1"/>
      </w:r>
      <w:r w:rsidR="00F96E12">
        <w:instrText>ADDIN CSL_CITATION {"citationItems":[{"id":"ITEM-1","itemData":{"DOI":"10.47467/alkharaj.v3i2.311","ISSN":"2656-2871","abstract":"The Sharia MSME digitization activities are one of the alternatives for recovering Indonesian economy in Covid-19 pandemic. MSME is the community economic activities which are able to provide some opportunities to overcome the community economy. Currently, the MSME activities in Indonesia, which are predominantly by Muslim community, are faced with technological developments in increasing the productivity of their businesses. This requires a lot of strategies and innovations to rise these activities. Library research approach is used by researchers to examine in depth through searches on sources, exactly books, journals, news or other works that are considered. So this research is including to descriptive qualitative research. The results showed that digitizing sharia MSME was one of the efforts to increase the Indonesian economy in Covid-19 pandemic. The digitization of Islamic MSMEs has opportunities and challenges. The opportunity of this activities will be easier to appay it, both in production, distribution and consumption. The challenge is faced with the lack of human resources in accessing technology.","author":[{"dropping-particle":"","family":"Arifqi","given":"Moh. Musfiq","non-dropping-particle":"","parse-names":false,"suffix":""}],"container-title":"Al-Kharaj : Jurnal Ekonomi, Keuangan &amp; Bisnis Syariah","id":"ITEM-1","issue":"2","issued":{"date-parts":[["2021"]]},"page":"192-205","title":"Pemulihan Perekonomian Indonesia Melalui Digitalisasi UMKM Berbasis Syariah di Masa Pandemi Covid-19","type":"article-journal","volume":"3"},"uris":["http://www.mendeley.com/documents/?uuid=65d02801-94d3-4058-b920-8668c44df0dd"]}],"mendeley":{"formattedCitation":"(Arifqi, 2021)","plainTextFormattedCitation":"(Arifqi, 2021)","previouslyFormattedCitation":"(Arifqi, 2021)"},"properties":{"noteIndex":0},"schema":"https://github.com/citation-style-language/schema/raw/master/csl-citation.json"}</w:instrText>
      </w:r>
      <w:r w:rsidR="00AA4B3A">
        <w:fldChar w:fldCharType="separate"/>
      </w:r>
      <w:r w:rsidR="00F96E12" w:rsidRPr="00F96E12">
        <w:rPr>
          <w:noProof/>
        </w:rPr>
        <w:t>(Arifqi, 2021)</w:t>
      </w:r>
      <w:r w:rsidR="00AA4B3A">
        <w:fldChar w:fldCharType="end"/>
      </w:r>
    </w:p>
    <w:p w:rsidR="00984D66" w:rsidRDefault="00984D66" w:rsidP="00984D66">
      <w:r>
        <w:t xml:space="preserve">Media tersebut memudahkan mereka untuk memasarkan produk yang dihasilkan.Penelitian yang dilakukan (Aliami et al. 2018)mengungkapkan bahwa pengelolaan  digital arketing  memberi dampak peningkatan pendapatan bisnis start-up.Namun yang sering menjadi masalah adalah kurang mereka memahami bagaimana membuat konten yang baik.Di samping itu,respon atas konten yang disediakansangatlah kurang. </w:t>
      </w:r>
      <w:proofErr w:type="gramStart"/>
      <w:r>
        <w:t>Hal ini tidak lepas dari literasi pelaku UMKM terhadap dunia digital itu sendiri.</w:t>
      </w:r>
      <w:proofErr w:type="gramEnd"/>
      <w:r>
        <w:t xml:space="preserve"> </w:t>
      </w:r>
      <w:proofErr w:type="gramStart"/>
      <w:r>
        <w:t>Hal senada juga diungkapkan (Susilo 2018) dimana dalam penelitiannya mengungkapkan adanya perbedaan profil dari sebuah demografi pengguna media sosial.</w:t>
      </w:r>
      <w:proofErr w:type="gramEnd"/>
      <w:r>
        <w:t xml:space="preserve"> </w:t>
      </w:r>
      <w:proofErr w:type="gramStart"/>
      <w:r>
        <w:t>Sehingga dibutuhkan strategi komunikasi pemasaran digital agar tidak salah sasaran (iaeni 2017).Agak berbeda dengan yang yang telah diteliti oleh (Rudi Santoso, Shinta, and Fianto 2019) yang menekankan tetap adanya sebuah bauran dalam pemasaran meskipun telah menggunakan sarana digital.</w:t>
      </w:r>
      <w:proofErr w:type="gramEnd"/>
      <w:r>
        <w:t xml:space="preserve"> Bauran Pemasaran tidak bisa dipisahkan karena memasarkan  secara mainstream  sudah terlalu biasa.</w:t>
      </w:r>
      <w:r w:rsidR="00AA4B3A">
        <w:fldChar w:fldCharType="begin" w:fldLock="1"/>
      </w:r>
      <w:r w:rsidR="00204344">
        <w:instrText>ADDIN CSL_CITATION {"citationItems":[{"id":"ITEM-1","itemData":{"ISBN":"9781450387392","author":[{"dropping-particle":"","family":"Sarjono","given":"Haryadi","non-dropping-particle":"","parse-names":false,"suffix":""},{"dropping-particle":"","family":"Kartini","given":"Herlin","non-dropping-particle":"","parse-names":false,"suffix":""},{"dropping-particle":"","family":"Yohanes","given":"Heppy","non-dropping-particle":"","parse-names":false,"suffix":""}],"id":"ITEM-1","issued":{"date-parts":[["2021"]]},"page":"24-30","title":"Effect of Service Quality on Customer Satisfaction Using Gojek Before Pandemic and After Pandemic Systematic Littertur Review","type":"article-journal"},"uris":["http://www.mendeley.com/documents/?uuid=4c2347b8-5729-4585-a860-0ebefe4d2171"]}],"mendeley":{"formattedCitation":"(Sarjono et al., 2021)","plainTextFormattedCitation":"(Sarjono et al., 2021)","previouslyFormattedCitation":"(Sarjono et al., 2021)"},"properties":{"noteIndex":0},"schema":"https://github.com/citation-style-language/schema/raw/master/csl-citation.json"}</w:instrText>
      </w:r>
      <w:r w:rsidR="00AA4B3A">
        <w:fldChar w:fldCharType="separate"/>
      </w:r>
      <w:r w:rsidR="00204344" w:rsidRPr="00204344">
        <w:rPr>
          <w:noProof/>
        </w:rPr>
        <w:t>(Sarjono et al., 2021)</w:t>
      </w:r>
      <w:r w:rsidR="00AA4B3A">
        <w:fldChar w:fldCharType="end"/>
      </w:r>
    </w:p>
    <w:p w:rsidR="00984D66" w:rsidRPr="00984D66" w:rsidRDefault="00204344" w:rsidP="00984D66">
      <w:proofErr w:type="gramStart"/>
      <w:r>
        <w:t xml:space="preserve">UMKM </w:t>
      </w:r>
      <w:r w:rsidR="00984D66">
        <w:t>adalah salah satu bentuk Bisnis skala mikro dan menengah.</w:t>
      </w:r>
      <w:proofErr w:type="gramEnd"/>
      <w:r w:rsidR="00984D66">
        <w:t xml:space="preserve"> UMKM tumbuh pesat di Indonesia dengan tingkat penyerapan 97</w:t>
      </w:r>
      <w:proofErr w:type="gramStart"/>
      <w:r w:rsidR="00984D66">
        <w:t>,2</w:t>
      </w:r>
      <w:proofErr w:type="gramEnd"/>
      <w:r w:rsidR="00984D66">
        <w:t>% tenaga kerja di Indonesia (Febriantoro 2018; Jaswadi, Iqbal, and Sumiadji 2015). Hal senada diungkapkan (Rudi Santoso 2017</w:t>
      </w:r>
      <w:proofErr w:type="gramStart"/>
      <w:r w:rsidR="00984D66">
        <w:t>)bahwa</w:t>
      </w:r>
      <w:proofErr w:type="gramEnd"/>
      <w:r w:rsidR="00984D66">
        <w:t xml:space="preserve"> penyerapan tenaga kerja lulusan perguruan tinggi masih rendah seputar 7,2% dari angkatan kerja. </w:t>
      </w:r>
      <w:proofErr w:type="gramStart"/>
      <w:r w:rsidR="00984D66">
        <w:t>Sehingga beberapa diantara lulusan tersebut akhirnya beralih menjadi wirausahawan.</w:t>
      </w:r>
      <w:proofErr w:type="gramEnd"/>
      <w:r w:rsidR="00984D66">
        <w:t xml:space="preserve"> </w:t>
      </w:r>
      <w:proofErr w:type="gramStart"/>
      <w:r w:rsidR="00984D66">
        <w:t>Tidak bisa dipungkiri juga bahwa UMKM memiliki peran sentral bagi perekonomian nasional.</w:t>
      </w:r>
      <w:proofErr w:type="gramEnd"/>
      <w:r w:rsidR="00984D66">
        <w:t xml:space="preserve"> Penelitian (Kurniawati and Yuliando 2015</w:t>
      </w:r>
      <w:proofErr w:type="gramStart"/>
      <w:r w:rsidR="00984D66">
        <w:t>)mengungkapkan</w:t>
      </w:r>
      <w:proofErr w:type="gramEnd"/>
      <w:r w:rsidR="00984D66">
        <w:t xml:space="preserve"> bahwa UMKM di Indonesia masih memiliki domain produktivitas yang rendah. </w:t>
      </w:r>
      <w:proofErr w:type="gramStart"/>
      <w:r w:rsidR="00984D66">
        <w:t>Dalam penelitiannya diungkapkan bahwa faktor terpenting dari Kinerja UMKM adalah SDM itu sendiri.</w:t>
      </w:r>
      <w:proofErr w:type="gramEnd"/>
      <w:r w:rsidR="00984D66">
        <w:t xml:space="preserve"> </w:t>
      </w:r>
      <w:proofErr w:type="gramStart"/>
      <w:r w:rsidR="00984D66">
        <w:t>Senada dengan penelitian (Bosma et al. 2018) yang mengungkapkan bahwa kewirausahaan UMKM yang produktif berkontribusi pada pertumbuhan ekonomi.</w:t>
      </w:r>
      <w:proofErr w:type="gramEnd"/>
      <w:r w:rsidR="00984D66">
        <w:t xml:space="preserve"> Indikator yang digunakan adalah kualitas kelembagaan,kinerja keuangan, pemerintah daerah, dan kemampuan untuk memulai sebuah bisnis.</w:t>
      </w:r>
      <w:r w:rsidR="00AA4B3A">
        <w:fldChar w:fldCharType="begin" w:fldLock="1"/>
      </w:r>
      <w:r>
        <w:instrText>ADDIN CSL_CITATION {"citationItems":[{"id":"ITEM-1","itemData":{"abstract":"… kecenderungan itu, produsen produk digital akan mengarahkan peluang bisnisnya ke sana … Apabila dapat melihat sisi positifnya, maka peluang bisnis akan terbuka. Dalam menyikapi perkembangan teknologi informasi, transformasi digital menjadi sorotan yang perlu untuk …","author":[{"dropping-particle":"","family":"Ikhwan","given":"Almas Nor","non-dropping-particle":"","parse-names":false,"suffix":""}],"container-title":"Journal Speed – Sentra Penelitian Engineering dan Edukasi","id":"ITEM-1","issue":"1","issued":{"date-parts":[["2021"]]},"page":"7-10","title":"Startup Digitall Business : Sebagai Inovasi Wirausahawan Milenial","type":"article-journal","volume":"13"},"uris":["http://www.mendeley.com/documents/?uuid=a49612db-920d-460b-bc34-f4e82cdf35b0"]}],"mendeley":{"formattedCitation":"(Ikhwan, 2021)","plainTextFormattedCitation":"(Ikhwan, 2021)","previouslyFormattedCitation":"(Ikhwan, 2021)"},"properties":{"noteIndex":0},"schema":"https://github.com/citation-style-language/schema/raw/master/csl-citation.json"}</w:instrText>
      </w:r>
      <w:r w:rsidR="00AA4B3A">
        <w:fldChar w:fldCharType="separate"/>
      </w:r>
      <w:r w:rsidRPr="00204344">
        <w:rPr>
          <w:noProof/>
        </w:rPr>
        <w:t>(Ikhwan, 2021)</w:t>
      </w:r>
      <w:r w:rsidR="00AA4B3A">
        <w:fldChar w:fldCharType="end"/>
      </w:r>
    </w:p>
    <w:p w:rsidR="00984D66" w:rsidRDefault="00984D66" w:rsidP="00984D66">
      <w:pPr>
        <w:rPr>
          <w:b/>
          <w:bCs/>
        </w:rPr>
      </w:pPr>
    </w:p>
    <w:p w:rsidR="00984D66" w:rsidRPr="00A60B9A" w:rsidRDefault="00984D66" w:rsidP="00984D66">
      <w:pPr>
        <w:rPr>
          <w:b/>
          <w:bCs/>
        </w:rPr>
      </w:pPr>
      <w:r w:rsidRPr="00A60B9A">
        <w:rPr>
          <w:b/>
          <w:bCs/>
        </w:rPr>
        <w:t xml:space="preserve">METODE PENELITIAN </w:t>
      </w:r>
    </w:p>
    <w:p w:rsidR="00984D66" w:rsidRDefault="00984D66" w:rsidP="00984D66">
      <w:r w:rsidRPr="00273DCF">
        <w:t xml:space="preserve">Metode penelitian dengan mengenai analisis situasi dan analisis media sosial, dalam makalah ini dilakukan pengumpulan data dengan menggunakan metode penelitian </w:t>
      </w:r>
      <w:proofErr w:type="gramStart"/>
      <w:r w:rsidRPr="00273DCF">
        <w:t>kualitatif .</w:t>
      </w:r>
      <w:proofErr w:type="gramEnd"/>
      <w:r w:rsidRPr="00273DCF">
        <w:t xml:space="preserve"> </w:t>
      </w:r>
      <w:proofErr w:type="gramStart"/>
      <w:r w:rsidRPr="00273DCF">
        <w:t>Dalam hal ini berarti dilakukan pengumpulan data yang dapat memberikan gambaran kondisi UMKM terkait pandemi covid.</w:t>
      </w:r>
      <w:proofErr w:type="gramEnd"/>
      <w:r w:rsidRPr="00273DCF">
        <w:t xml:space="preserve"> </w:t>
      </w:r>
      <w:proofErr w:type="gramStart"/>
      <w:r w:rsidRPr="00273DCF">
        <w:t>Instrumen pengambilan data berupa kuesioner online yang disebarkan ke publik melalui media sosial.</w:t>
      </w:r>
      <w:proofErr w:type="gramEnd"/>
      <w:r w:rsidRPr="00273DCF">
        <w:t xml:space="preserve"> Selain itu, karena keterbatasan waktu dan materi terkait penelitian ini, penulis mengumpulkan beberapa artikel yang terkait kemudian mengambil kesimpulan dari beberapa artikel tersebut.Dalam penelitian ini yang menjadi objek penelitian merupakan kegiatan bisnis yang dijalankan oleh para generasi milenial yang terjadi di Indonesia</w:t>
      </w:r>
    </w:p>
    <w:p w:rsidR="00984D66" w:rsidRDefault="00984D66" w:rsidP="00984D66"/>
    <w:p w:rsidR="004351B3" w:rsidRDefault="004351B3" w:rsidP="00984D66">
      <w:pPr>
        <w:rPr>
          <w:b/>
          <w:bCs/>
        </w:rPr>
      </w:pPr>
    </w:p>
    <w:p w:rsidR="004351B3" w:rsidRDefault="004351B3" w:rsidP="00984D66">
      <w:pPr>
        <w:rPr>
          <w:b/>
          <w:bCs/>
        </w:rPr>
      </w:pPr>
    </w:p>
    <w:p w:rsidR="004351B3" w:rsidRDefault="004351B3" w:rsidP="00984D66">
      <w:pPr>
        <w:rPr>
          <w:b/>
          <w:bCs/>
        </w:rPr>
      </w:pPr>
    </w:p>
    <w:p w:rsidR="00984D66" w:rsidRDefault="00984D66" w:rsidP="00984D66">
      <w:pPr>
        <w:rPr>
          <w:b/>
          <w:bCs/>
        </w:rPr>
      </w:pPr>
      <w:r w:rsidRPr="00F11CC2">
        <w:rPr>
          <w:b/>
          <w:bCs/>
        </w:rPr>
        <w:t xml:space="preserve">HASIL DAN PEMBAHASAN </w:t>
      </w:r>
    </w:p>
    <w:p w:rsidR="00984D66" w:rsidRDefault="00984D66" w:rsidP="00984D66">
      <w:pPr>
        <w:pStyle w:val="ListParagraph"/>
        <w:numPr>
          <w:ilvl w:val="0"/>
          <w:numId w:val="2"/>
        </w:numPr>
        <w:ind w:leftChars="0"/>
        <w:rPr>
          <w:b/>
          <w:bCs/>
        </w:rPr>
      </w:pPr>
      <w:r w:rsidRPr="00F11CC2">
        <w:rPr>
          <w:b/>
          <w:bCs/>
        </w:rPr>
        <w:t xml:space="preserve">Peran perbankan dalam megembangkan umkm di </w:t>
      </w:r>
      <w:r>
        <w:rPr>
          <w:b/>
          <w:bCs/>
        </w:rPr>
        <w:t>Indonesia</w:t>
      </w:r>
    </w:p>
    <w:p w:rsidR="00204344" w:rsidRDefault="00984D66" w:rsidP="00984D66">
      <w:pPr>
        <w:pStyle w:val="ListParagraph"/>
        <w:ind w:leftChars="0" w:left="760"/>
      </w:pPr>
      <w:r>
        <w:t xml:space="preserve">Peran Bank Syariah Indonesia dalam mengembangkan sektor UMKM di Indonesia sangat banyak, tidak hanya mengatasi kesulitan persoalan modal usaha melalui akses pembiayaan beragam dengan persyaratan yang mudah dan cepat, akan tetapi BSI dapat ikut serta dalam pemberdayaan program pelatihan dan pendampingan usaha bagi pelaku UMKM, khususnya para visioner bisnis milenial agar siap bersaing di era digital dengan tetap mengedepankan nilai-nilai filantropi islami BSI mencatat ada sekitar 60 juta UMKM di Indonesia yang perlu mendapatkan dukungan juga akses dalam mengembangkan usahanya terlebih akan tuntutan perkembangan teknologi yang memungkinkan untuk go digital (bankbsi.co.id, 2021). </w:t>
      </w:r>
      <w:r w:rsidR="00AA4B3A">
        <w:fldChar w:fldCharType="begin" w:fldLock="1"/>
      </w:r>
      <w:r w:rsidR="00204344">
        <w:instrText>ADDIN CSL_CITATION {"citationItems":[{"id":"ITEM-1","itemData":{"ISSN":"2456-7760","abstract":"Recently Micro and Small Enterprises (MSEs) are no longer \"small\". These businesses as a whole is proven have a massive effect, such as its effect on Indonesia GDP was 62.58 % and the absorption of national labor up to 97%. It has proven to be an option for people with less education, who have difficulty working in the formal sector. It means that MSEs are a good choice to reduce the unemployment rate of the country/region. The unfortunate thing is that MSEs still do not maximize sales and marketing using technology, which is here e-marketing. Therefore this study, analyzes the effect of e-marketing implementation in mediating the effect of strategic orientation on the MSEs strategic performance. The samples are 403 MSEs in Riau Islands selling snacks and specialty food which typical of the cities. Respondents is the owner or manager of MSEs which is operating at least for a year, with the number of employees less than 19 people. The results of this study prove that both directly and by the mediating of e-marketing implementation, strategic market orientation is proven to affect the strategic performance of MSEs.","author":[{"dropping-particle":"","family":"Jasfar","given":"Farida","non-dropping-particle":"","parse-names":false,"suffix":""},{"dropping-particle":"","family":"Arafah","given":"Willy","non-dropping-particle":"","parse-names":false,"suffix":""}],"container-title":"International Journal of Economics, Business and Management Research","id":"ITEM-1","issue":"11","issued":{"date-parts":[["2019"]]},"page":"39-54","title":"Analysis of E-Marketing Implementation in Mediating the Effect of Strategic Market Orientation on Strategic Mses Performance","type":"article-journal","volume":"3"},"uris":["http://www.mendeley.com/documents/?uuid=3a9a5905-4a03-4095-80c6-5bd401b2f953"]}],"mendeley":{"formattedCitation":"(Jasfar &amp; Arafah, 2019)","plainTextFormattedCitation":"(Jasfar &amp; Arafah, 2019)","previouslyFormattedCitation":"(Jasfar &amp; Arafah, 2019)"},"properties":{"noteIndex":0},"schema":"https://github.com/citation-style-language/schema/raw/master/csl-citation.json"}</w:instrText>
      </w:r>
      <w:r w:rsidR="00AA4B3A">
        <w:fldChar w:fldCharType="separate"/>
      </w:r>
      <w:r w:rsidR="00204344" w:rsidRPr="00204344">
        <w:rPr>
          <w:noProof/>
        </w:rPr>
        <w:t>(Jasfar &amp; Arafah, 2019)</w:t>
      </w:r>
      <w:r w:rsidR="00AA4B3A">
        <w:fldChar w:fldCharType="end"/>
      </w:r>
    </w:p>
    <w:p w:rsidR="00984D66" w:rsidRPr="00F11CC2" w:rsidRDefault="00984D66" w:rsidP="00F96E12">
      <w:pPr>
        <w:pStyle w:val="ListParagraph"/>
        <w:ind w:leftChars="0" w:left="760"/>
        <w:rPr>
          <w:b/>
          <w:bCs/>
        </w:rPr>
      </w:pPr>
      <w:r>
        <w:t>Dalam menghadapi persaingan bisnis yang semakin kompleks ditengah kondisi pandemi turut mengubah perilaku masyarakat menjadi go digital, maka dari itu kreativitas menjadi hal yang sangat penting untuk menciptakan keunggulan kompetitif agar tidak membahayakan kelangsungan usaha pelaku UMKM. Beberapa program BSI yang digalangkan bagi pelaku UMKM yakni melalui pelatihan dan pembinaan dari hulu hingga hilir sebagai wujud kepedulian BSI terhadap entrepreneur generasi milenial bangsa Indonesia sekaligus dapat berkontribusi terhadap pengebangan sektor UMKM yang  sejalan dengan arahan Presiden Republik Indonesia.</w:t>
      </w:r>
      <w:r w:rsidR="00AA4B3A">
        <w:fldChar w:fldCharType="begin" w:fldLock="1"/>
      </w:r>
      <w:r w:rsidR="00F96E12">
        <w:instrText>ADDIN CSL_CITATION {"citationItems":[{"id":"ITEM-1","itemData":{"abstract":"… pandemi seperti ini ,hal ini menjadi tantangan tantangan besar bagi perusahaan terutama bagi UMKM akibat dampak pandemi Covid-19 … membuat wirausaha mampu mengikuti minat atau hobinya sendiri. 4. Memiliki peluang untuk meraih keuntungan seoptimal mungkin 5. …","author":[{"dropping-particle":"","family":"Nisa","given":"Puspita Chairun","non-dropping-particle":"","parse-names":false,"suffix":""},{"dropping-particle":"","family":"Tamzil","given":"Fachmi","non-dropping-particle":"","parse-names":false,"suffix":""}],"container-title":"Abdimas","id":"ITEM-1","issue":"4","issued":{"date-parts":[["2021"]]},"title":"Strategi Digital Business Untuk Umkm","type":"article-journal","volume":"7"},"uris":["http://www.mendeley.com/documents/?uuid=31c711f3-726b-4b24-9c62-d650b38d8ae1"]}],"mendeley":{"formattedCitation":"(Nisa &amp; Tamzil, 2021)","plainTextFormattedCitation":"(Nisa &amp; Tamzil, 2021)","previouslyFormattedCitation":"(Nisa &amp; Tamzil, 2021)"},"properties":{"noteIndex":0},"schema":"https://github.com/citation-style-language/schema/raw/master/csl-citation.json"}</w:instrText>
      </w:r>
      <w:r w:rsidR="00AA4B3A">
        <w:fldChar w:fldCharType="separate"/>
      </w:r>
      <w:r w:rsidR="00F96E12" w:rsidRPr="00F96E12">
        <w:rPr>
          <w:noProof/>
        </w:rPr>
        <w:t>(Nisa &amp; Tamzil, 2021)</w:t>
      </w:r>
      <w:r w:rsidR="00AA4B3A">
        <w:fldChar w:fldCharType="end"/>
      </w:r>
      <w:r w:rsidR="00F96E12" w:rsidRPr="00F11CC2">
        <w:rPr>
          <w:b/>
          <w:bCs/>
        </w:rPr>
        <w:t xml:space="preserve"> </w:t>
      </w:r>
    </w:p>
    <w:p w:rsidR="00984D66" w:rsidRDefault="00984D66" w:rsidP="00984D66">
      <w:pPr>
        <w:pStyle w:val="ListParagraph"/>
        <w:numPr>
          <w:ilvl w:val="0"/>
          <w:numId w:val="1"/>
        </w:numPr>
        <w:tabs>
          <w:tab w:val="left" w:pos="993"/>
        </w:tabs>
        <w:ind w:left="1160"/>
      </w:pPr>
      <w:r>
        <w:t xml:space="preserve">Program ISDP (Islamic Sociopreneur </w:t>
      </w:r>
    </w:p>
    <w:p w:rsidR="00204344" w:rsidRDefault="00984D66" w:rsidP="00984D66">
      <w:pPr>
        <w:pStyle w:val="ListParagraph"/>
        <w:tabs>
          <w:tab w:val="left" w:pos="993"/>
        </w:tabs>
        <w:ind w:leftChars="0" w:left="1160"/>
      </w:pPr>
      <w:r>
        <w:t>Development Program</w:t>
      </w:r>
      <w:proofErr w:type="gramStart"/>
      <w:r>
        <w:t>)ISDP</w:t>
      </w:r>
      <w:proofErr w:type="gramEnd"/>
      <w:r>
        <w:t xml:space="preserve"> adalah program beasiswa inkubator bisnis untuk menyiapkan wirausahawan baru dari kalangan mahasiswa sebagai sociopreneur yang berkarakter islami, cakap berwirausaha,memiliki kepedulian sosial yang tinggi, dan berdaya guna di masyarakat (bsmu.or.id, 2021). Program yang berlangsung sejak 2018 ini sebelumnya digagas oleh Bank Syariah Mandiri yang sekarang menjadi Bank Syariah Indonesia bermitra  dengan Lembaga Amil Zakat Bangun Sejahtera Mitra Umat (LAZ BSMU) dan instansi perguruan tinggi untuk mencetak agen sociopreneur milenial sebagai motor penggerak ekonomi syariah (bsi.co.id, 2021).</w:t>
      </w:r>
      <w:r w:rsidR="00AA4B3A">
        <w:fldChar w:fldCharType="begin" w:fldLock="1"/>
      </w:r>
      <w:r w:rsidR="00204344">
        <w:instrText>ADDIN CSL_CITATION {"citationItems":[{"id":"ITEM-1","itemData":{"DOI":"10.2991/assehr.k.200402.024","abstract":"… The strength of Indonesian agricultural products is the number and variety of food crops, plantations, livestock, fisheries and forestry for domestic and export needs. Many Indonesian products are included in the rising star category in the ASEAN market. There are nine …","author":[{"dropping-particle":"","family":"Juswadi","given":"Juri","non-dropping-particle":"","parse-names":false,"suffix":""},{"dropping-particle":"","family":"Sumarna","given":"Pandu","non-dropping-particle":"","parse-names":false,"suffix":""},{"dropping-particle":"","family":"Mulyati","given":"Neneng Sri","non-dropping-particle":"","parse-names":false,"suffix":""}],"id":"ITEM-1","issue":"Icasseth 2019","issued":{"date-parts":[["2020"]]},"page":"105-110","title":"Digital Marketing Strategy of Indonesian Agricultural Products","type":"article-journal","volume":"429"},"uris":["http://www.mendeley.com/documents/?uuid=1f2bddb9-8255-4746-a8fa-84cdf5691d0c"]}],"mendeley":{"formattedCitation":"(Juswadi et al., 2020)","plainTextFormattedCitation":"(Juswadi et al., 2020)","previouslyFormattedCitation":"(Juswadi et al., 2020)"},"properties":{"noteIndex":0},"schema":"https://github.com/citation-style-language/schema/raw/master/csl-citation.json"}</w:instrText>
      </w:r>
      <w:r w:rsidR="00AA4B3A">
        <w:fldChar w:fldCharType="separate"/>
      </w:r>
      <w:r w:rsidR="00204344" w:rsidRPr="00204344">
        <w:rPr>
          <w:noProof/>
        </w:rPr>
        <w:t>(Juswadi et al., 2020)</w:t>
      </w:r>
      <w:r w:rsidR="00AA4B3A">
        <w:fldChar w:fldCharType="end"/>
      </w:r>
    </w:p>
    <w:p w:rsidR="00984D66" w:rsidRDefault="00984D66" w:rsidP="00984D66">
      <w:pPr>
        <w:pStyle w:val="ListParagraph"/>
        <w:tabs>
          <w:tab w:val="left" w:pos="993"/>
        </w:tabs>
        <w:ind w:leftChars="0" w:left="1160"/>
      </w:pPr>
      <w:proofErr w:type="gramStart"/>
      <w:r>
        <w:t>Program ISDP telah mendidik mahasiswa entrepreneur dalam membentuk karakter visioner bisnis yang berjiwa sosial dengan dibekali ilmu dalam dunia entrepreneurship juga dibekali nilai-nilai filantropi islami.</w:t>
      </w:r>
      <w:proofErr w:type="gramEnd"/>
      <w:r>
        <w:t xml:space="preserve"> Dengan harapan kegiatan tersebut dapat membuka lapangan kerja dari bisnis yang mereka jalankan</w:t>
      </w:r>
      <w:proofErr w:type="gramStart"/>
      <w:r>
        <w:t>,sehingga</w:t>
      </w:r>
      <w:proofErr w:type="gramEnd"/>
      <w:r>
        <w:t xml:space="preserve"> nantinya mereka dapat ikut serta memberdayakan ekonomi Indonesia tumbuh ke arah yang jauh lebih baik. Tujuan ISDP ini adalah menciptakan wirausahawan muda Indonesia yang tidak hanya mementingkan keuntungan pribadi namun memprioritaskan penyelesaian Bank Syariah Indonesia dalam Menguatkan Ekonomi permasalahan (problem solving) sosial ekonomi di masyarakat melalui kematangan dan kesiapan dalam membangun era sociopreneurship (bsmu.or.id, 2021) </w:t>
      </w:r>
      <w:r w:rsidR="00AA4B3A">
        <w:fldChar w:fldCharType="begin" w:fldLock="1"/>
      </w:r>
      <w:r w:rsidR="00204344">
        <w:instrText>ADDIN CSL_CITATION {"citationItems":[{"id":"ITEM-1","itemData":{"DOI":"10.24912/jmieb.v5i1.11104","ISSN":"2579-6224","abstract":"UMKM terus berupaya untuk beradaptasi di masa new normal salah satunya dengan menggunakan platform digital untuk memasarkan dan menjual produknya. Media sosial instagram merupakan salah satu platform media sosial yang umumnya diadopsi oleh UMKM sebagai media yang diharapkan dapat meningkatkan kinerja usahanya. Dalam pemilihan sosial media tentunya terdapat beberapa alasan yang menjadi dasar pertimbangan UMKM seperti compatibility, cost effectiveness dan interactivity. Tujuan dilakukan penelitian ini adalah untuk mengetahui melakukan pengujian empiris apakah compatibility, cost effectiveness dan interactivity mampu menjadi prediktor positif terhadap adopsi media sosial Instagram. Selain itu, penelitian ini juga bertujuan untuk menganalisis apakah adopsi media sosial Instagram mampu menjadi prediktor positif terhadap kinerja UMKM. Pengambilan sampel dilakukan secara purposive sampling dengan sampel UMKM di Jakarta yang mengadopsi media sosial Instagram dalam aktivitas usahanya. Data terkumpul sebanyak 100 responden. Hasil dari penelitian ini menunjukkan bahwa Compatibility, Cost Effectiveness dan Interactivity merupakan prediktor yang signifikan dan positif terhadap adopsi media sosial Instagram. Selain itu juga diperoleh hasil bahwa pengadopsian media sosial Instagram merupakan prediktor yang signifikan dan positif terhadap kinerja dari UMKM. SMEs continue striving to adapt to the New Normal. One of the ways for SMEs to adapt is by utilizing digital platforms to promote and sell their products. Instagram is one of the social media platforms that are commonly adopted by SMEs to improve their business performance. There are several considerations for SMEs in choosing social media, such as compatibility, cost effectiveness, and interactivity. This study aims to determine whether compatibility, cost effectiveness and interactivity can predict Instagram social media adoption, as well as whether Instagram social media adoption can be a predictor of SMEs’ performance. This study used purposive sampling technique with a sample of SMEs in Jakarta which have adopted social media Instagram for their business activities. The data was collected from 100 participants who responded to the survey. The results of this study indicate that Compatibility, Cost Effectiveness, and Interactivity are significant and positive predictors of Instagram social media adoption. Additionally, the results also conclude that the adoption of Instagram social media is a significant and pos…","author":[{"dropping-particle":"","family":"Soelaiman","given":"Lydiawati","non-dropping-particle":"","parse-names":false,"suffix":""},{"dropping-particle":"","family":"Utami","given":"Anastasia Ria","non-dropping-particle":"","parse-names":false,"suffix":""}],"container-title":"Jurnal Muara Ilmu Ekonomi dan Bisnis","id":"ITEM-1","issue":"1","issued":{"date-parts":[["2021"]]},"page":"124","title":"Faktor-Faktor Yang Mempengaruhi Adopsi Media Sosial Instagram Dan Dampaknya Terhadap Kinerja Umkm","type":"article-journal","volume":"5"},"uris":["http://www.mendeley.com/documents/?uuid=24d0c54b-e631-4a67-ac7d-c07f1f3dc381"]}],"mendeley":{"formattedCitation":"(Soelaiman &amp; Utami, 2021)","plainTextFormattedCitation":"(Soelaiman &amp; Utami, 2021)","previouslyFormattedCitation":"(Soelaiman &amp; Utami, 2021)"},"properties":{"noteIndex":0},"schema":"https://github.com/citation-style-language/schema/raw/master/csl-citation.json"}</w:instrText>
      </w:r>
      <w:r w:rsidR="00AA4B3A">
        <w:fldChar w:fldCharType="separate"/>
      </w:r>
      <w:r w:rsidR="00204344" w:rsidRPr="00204344">
        <w:rPr>
          <w:noProof/>
        </w:rPr>
        <w:t>(Soelaiman &amp; Utami, 2021)</w:t>
      </w:r>
      <w:r w:rsidR="00AA4B3A">
        <w:fldChar w:fldCharType="end"/>
      </w:r>
    </w:p>
    <w:p w:rsidR="00984D66" w:rsidRDefault="00984D66" w:rsidP="00984D66">
      <w:pPr>
        <w:pStyle w:val="ListParagraph"/>
        <w:numPr>
          <w:ilvl w:val="0"/>
          <w:numId w:val="1"/>
        </w:numPr>
        <w:tabs>
          <w:tab w:val="left" w:pos="993"/>
        </w:tabs>
        <w:ind w:leftChars="0"/>
      </w:pPr>
      <w:r>
        <w:lastRenderedPageBreak/>
        <w:t xml:space="preserve">Go Digital UMKM Program </w:t>
      </w:r>
    </w:p>
    <w:p w:rsidR="00204344" w:rsidRDefault="00984D66" w:rsidP="00984D66">
      <w:pPr>
        <w:pStyle w:val="ListParagraph"/>
        <w:tabs>
          <w:tab w:val="left" w:pos="993"/>
        </w:tabs>
        <w:ind w:leftChars="0" w:left="1160"/>
      </w:pPr>
      <w:r>
        <w:t xml:space="preserve">Go Digital </w:t>
      </w:r>
      <w:proofErr w:type="gramStart"/>
      <w:r>
        <w:t>UMKM  adalah</w:t>
      </w:r>
      <w:proofErr w:type="gramEnd"/>
      <w:r>
        <w:t xml:space="preserve"> program pelatihan bagi 1.000 UMKM di seluruh Indonesia melalui platform digital bernama Mikro Go Digital. Pelatihan ini digagas Bank Syariah Indonesia bekerjasama dengan  platform  e-commerce terbesar di Indonesia  yakni Shopee.Pelatihan  tersebut  dilakukan  untuk membantu bisnis para pelaku UMKM agardapat berkembang dengan terus memasarkan produksinya secara luring maupun daring terutama saat masa pandemi seperti saat ini (Suyudi, 2021). </w:t>
      </w:r>
      <w:r w:rsidR="00AA4B3A">
        <w:fldChar w:fldCharType="begin" w:fldLock="1"/>
      </w:r>
      <w:r w:rsidR="00204344">
        <w:instrText>ADDIN CSL_CITATION {"citationItems":[{"id":"ITEM-1","itemData":{"DOI":"10.37010/fcs.v2i2.348","abstract":"Covid-19 pandemic has changed marketing patterns of the Micro, Small, and Medium Enterprises (MSMEs) entrepreneurs to allow them to survive adversities as the impact of public activity restrictions by the government. The decline in consumer intensity and flow of goods and services has caused the reduction of entrepreneurs’ income as well as the goods and services trade cycle. This condition then encourages the entrepreneurs to adopt digital technology and develop digital entrepreneurship. The employment of digital technology and combination of knowledge, creativity, and innovation are crucial to ensure the survival of MSMEs during this pandemic. Government support in the forms of assistance, training, and program support for the digitalization of MSMEs continue to do considering they are the most impacted sector. The government through its several agencies keep working together to make entrepreneurs familiar with digital marketing. This research uses qualitative approach with library research as its method combined with interviews with the MSMEs entrepreneurs. This research found that the MSMEs entrepreneurs need to adopt digital technology in the forms of digital entrepreneurship transformation, digital marketing and creativity, and innovation in order to survive during the Covid-19 pandemic.","author":[{"dropping-particle":"","family":"Novitasari","given":"Anindita Trinura","non-dropping-particle":"","parse-names":false,"suffix":""}],"container-title":"Focus","id":"ITEM-1","issue":"2","issued":{"date-parts":[["2021"]]},"page":"72-80","title":"Digital Media Marketing Strategies for MSMEs during the Covid-19 Pandemic","type":"article-journal","volume":"2"},"uris":["http://www.mendeley.com/documents/?uuid=552c1a77-aca6-4941-89af-04ce15aacb8d"]}],"mendeley":{"formattedCitation":"(Novitasari, 2021)","plainTextFormattedCitation":"(Novitasari, 2021)","previouslyFormattedCitation":"(Novitasari, 2021)"},"properties":{"noteIndex":0},"schema":"https://github.com/citation-style-language/schema/raw/master/csl-citation.json"}</w:instrText>
      </w:r>
      <w:r w:rsidR="00AA4B3A">
        <w:fldChar w:fldCharType="separate"/>
      </w:r>
      <w:r w:rsidR="00204344" w:rsidRPr="00204344">
        <w:rPr>
          <w:noProof/>
        </w:rPr>
        <w:t>(Novitasari, 2021)</w:t>
      </w:r>
      <w:r w:rsidR="00AA4B3A">
        <w:fldChar w:fldCharType="end"/>
      </w:r>
    </w:p>
    <w:p w:rsidR="008B1113" w:rsidRDefault="00984D66" w:rsidP="00984D66">
      <w:pPr>
        <w:pStyle w:val="ListParagraph"/>
        <w:tabs>
          <w:tab w:val="left" w:pos="993"/>
        </w:tabs>
        <w:ind w:leftChars="0" w:left="1160"/>
      </w:pPr>
      <w:proofErr w:type="gramStart"/>
      <w:r>
        <w:t>Meskipun pelatihan baru bisa dilakukan secara virtual, namun pelaku UMKM tetap antusias dalam mengikuti seluruh kegiatan pelatihan yang baru dimulai sejak bulan Juni sampai November 2021.</w:t>
      </w:r>
      <w:proofErr w:type="gramEnd"/>
      <w:r>
        <w:t xml:space="preserve"> Selain itu</w:t>
      </w:r>
      <w:proofErr w:type="gramStart"/>
      <w:r>
        <w:t>,  BSI</w:t>
      </w:r>
      <w:proofErr w:type="gramEnd"/>
      <w:r>
        <w:t xml:space="preserve"> juga menyalurkan pembiayaan mikro melalui palatform  e-commerce Shopee untuk memudahkan akses permodalan para pelaku usaha UMKM. Kokok Alun juga menyampaikan bahwa BSI siap untuk menjadi mitra keuangan sahabat UMKM melalui akses permodalan mikro</w:t>
      </w:r>
      <w:proofErr w:type="gramStart"/>
      <w:r>
        <w:t>,  coaching</w:t>
      </w:r>
      <w:proofErr w:type="gramEnd"/>
      <w:r>
        <w:t xml:space="preserve">, dan fasilitator dengan para  standby buyermelalui pemasaran produk secara offline ataupun online sehingga keuangan keberlanjutan melalui bisnis UMKM dapat terus meningkat  (bankbsi.co.id, 2021). </w:t>
      </w:r>
      <w:r w:rsidR="00AA4B3A">
        <w:fldChar w:fldCharType="begin" w:fldLock="1"/>
      </w:r>
      <w:r w:rsidR="008B1113">
        <w:instrText>ADDIN CSL_CITATION {"citationItems":[{"id":"ITEM-1","itemData":{"author":[{"dropping-particle":"","family":"Jiter","given":"Arda","non-dropping-particle":"","parse-names":false,"suffix":""},{"dropping-particle":"","family":"Fasa","given":"Muhammad Iqbal","non-dropping-particle":"","parse-names":false,"suffix":""},{"dropping-particle":"","family":"Islam","given":"Universitas","non-dropping-particle":"","parse-names":false,"suffix":""},{"dropping-particle":"","family":"Raden","given":"Negeri","non-dropping-particle":"","parse-names":false,"suffix":""},{"dropping-particle":"","family":"Lampung","given":"Intan","non-dropping-particle":"","parse-names":false,"suffix":""}],"id":"ITEM-1","issue":"01","issued":{"date-parts":[["2022"]]},"page":"174-181","title":"PANDEMI COVID-19 : PERAN GENERASI MILENIAL DALAM MENGHADAPI DAMPAK TANTANGAN BISNIS DI INDONESIA","type":"article-journal","volume":"15"},"uris":["http://www.mendeley.com/documents/?uuid=45a7f49f-a7c9-4b25-9962-bf68031a2549"]}],"mendeley":{"formattedCitation":"(Jiter et al., 2022)","plainTextFormattedCitation":"(Jiter et al., 2022)","previouslyFormattedCitation":"(Jiter et al., 2022)"},"properties":{"noteIndex":0},"schema":"https://github.com/citation-style-language/schema/raw/master/csl-citation.json"}</w:instrText>
      </w:r>
      <w:r w:rsidR="00AA4B3A">
        <w:fldChar w:fldCharType="separate"/>
      </w:r>
      <w:r w:rsidR="008B1113" w:rsidRPr="008B1113">
        <w:rPr>
          <w:noProof/>
        </w:rPr>
        <w:t>(Jiter et al., 2022)</w:t>
      </w:r>
      <w:r w:rsidR="00AA4B3A">
        <w:fldChar w:fldCharType="end"/>
      </w:r>
    </w:p>
    <w:p w:rsidR="00204344" w:rsidRDefault="00984D66" w:rsidP="00984D66">
      <w:pPr>
        <w:pStyle w:val="ListParagraph"/>
        <w:tabs>
          <w:tab w:val="left" w:pos="993"/>
        </w:tabs>
        <w:ind w:leftChars="0" w:left="1160"/>
      </w:pPr>
      <w:r>
        <w:t xml:space="preserve">Sama seperti program ISDP, setelah pelatihan Go Digital UMKM berakhir, pendampingan akan terus dilakukan dan dimonitoring langsung dari pihak BSI dan Shopee Indonesia.Bentuk konsistensi yang dilakukan BSI dalam membantu usaha mikro juga ditunjukkan dengan tumbuhnya nilai pembiayaan yang disalurkan perusahaan sepanjang awal tahun ini. Penyaluran </w:t>
      </w:r>
      <w:proofErr w:type="gramStart"/>
      <w:r>
        <w:t>pembiayaan  UMKM</w:t>
      </w:r>
      <w:proofErr w:type="gramEnd"/>
      <w:r>
        <w:t xml:space="preserve"> sampai bulan Juni2021 mencapai Rp.  36</w:t>
      </w:r>
      <w:proofErr w:type="gramStart"/>
      <w:r>
        <w:t>,82</w:t>
      </w:r>
      <w:proofErr w:type="gramEnd"/>
      <w:r>
        <w:t xml:space="preserve">  triliun atau sekitar 22,9% dari total pembiayaan perseroan. BSI juga memiliki berbagai produk pembiayaan KUR BSI dengan platform pembiayaan mulai dari 10 juta sapai 500 juta, dengan proses yang cepat dan tentu sesuai </w:t>
      </w:r>
      <w:proofErr w:type="gramStart"/>
      <w:r>
        <w:t>dengan  prinsip</w:t>
      </w:r>
      <w:proofErr w:type="gramEnd"/>
      <w:r>
        <w:t xml:space="preserve">  syariah. Dengan konsistennya BSI ini dalam sektor usaha mikro, maka besar kemungkinan perekonomian Indonesia dapat bertumbuh baik secara berkelanjutan dan semakin kokoh untuk kedepannya (Suyudi, 2021).UMKM sendiri dapat memanfaatkan berbagai potensi dalam bidang ekonomi digital  yang dimiliki Indonesia, dimana 74% dari UMKM belum memiliki akses pada produk atau layanan keuangan formal untuk membiayai usahanya. Semua potensi tersebut juga didukung dengan semakin berkembangnya ekonomi digital di Indonesia yang telah diprediksi akan mengalami kenaikan hingga mencapai USD 124 miliar pada tahun 2025, dengan pertumbuhan  e-commerce  mencapai 54% pada tahun 2020. </w:t>
      </w:r>
      <w:proofErr w:type="gramStart"/>
      <w:r>
        <w:t>(bankbsi.co.id, 2021).</w:t>
      </w:r>
      <w:proofErr w:type="gramEnd"/>
      <w:r>
        <w:t xml:space="preserve"> </w:t>
      </w:r>
      <w:r w:rsidR="00AA4B3A">
        <w:fldChar w:fldCharType="begin" w:fldLock="1"/>
      </w:r>
      <w:r w:rsidR="00204344">
        <w:instrText>ADDIN CSL_CITATION {"citationItems":[{"id":"ITEM-1","itemData":{"abstract":"… pandemi seperti ini ,hal ini menjadi tantangan tantangan besar bagi perusahaan terutama bagi UMKM akibat dampak pandemi Covid-19 … membuat wirausaha mampu mengikuti minat atau hobinya sendiri. 4. Memiliki peluang untuk meraih keuntungan seoptimal mungkin 5. …","author":[{"dropping-particle":"","family":"Nisa","given":"Puspita Chairun","non-dropping-particle":"","parse-names":false,"suffix":""},{"dropping-particle":"","family":"Tamzil","given":"Fachmi","non-dropping-particle":"","parse-names":false,"suffix":""}],"container-title":"Abdimas","id":"ITEM-1","issue":"4","issued":{"date-parts":[["2021"]]},"title":"Strategi Digital Business Untuk Umkm","type":"article-journal","volume":"7"},"uris":["http://www.mendeley.com/documents/?uuid=31c711f3-726b-4b24-9c62-d650b38d8ae1"]}],"mendeley":{"formattedCitation":"(Nisa &amp; Tamzil, 2021)","plainTextFormattedCitation":"(Nisa &amp; Tamzil, 2021)","previouslyFormattedCitation":"(Nisa &amp; Tamzil, 2021)"},"properties":{"noteIndex":0},"schema":"https://github.com/citation-style-language/schema/raw/master/csl-citation.json"}</w:instrText>
      </w:r>
      <w:r w:rsidR="00AA4B3A">
        <w:fldChar w:fldCharType="separate"/>
      </w:r>
      <w:r w:rsidR="00204344" w:rsidRPr="00204344">
        <w:rPr>
          <w:noProof/>
        </w:rPr>
        <w:t>(Nisa &amp; Tamzil, 2021)</w:t>
      </w:r>
      <w:r w:rsidR="00AA4B3A">
        <w:fldChar w:fldCharType="end"/>
      </w:r>
    </w:p>
    <w:p w:rsidR="00984D66" w:rsidRDefault="00984D66" w:rsidP="00984D66">
      <w:pPr>
        <w:pStyle w:val="ListParagraph"/>
        <w:tabs>
          <w:tab w:val="left" w:pos="993"/>
        </w:tabs>
        <w:ind w:leftChars="0" w:left="1160"/>
      </w:pPr>
      <w:proofErr w:type="gramStart"/>
      <w:r>
        <w:t>Bentuk perhatian BSI untuk UMKM dalam memberikan sumbagsih di aspek perekonomian ini perlu mendapat apresiasi dan dicontoh Perbankan Syariah lainya atau Lembaga Keuangan lainya demi mewujudkan penguatan perekonomian nasional maupun dunia.</w:t>
      </w:r>
      <w:proofErr w:type="gramEnd"/>
      <w:r>
        <w:t xml:space="preserve"> Karena UMKM menjadi stimulus untuk perkembangan perekonomian lini pedesaan dan perkotaan dengan berbagai keterbatasan yang semula tidak bisa di sentuh oleh pemerintah.Penguatan perekonomian mampu ditingkatkan dengan </w:t>
      </w:r>
      <w:r>
        <w:lastRenderedPageBreak/>
        <w:t xml:space="preserve">suport dari Lembaga Keuangan Syariah seperti BSI yang tidak hanya menopang industri dalam sektor UMKM tetapi juga memperhatikan nasib generasi bangsa dalam menyelesaikan studi dan mendidik menjadi generasi mandiri, inovasi dan kreatif. </w:t>
      </w:r>
      <w:r w:rsidR="00AA4B3A">
        <w:fldChar w:fldCharType="begin" w:fldLock="1"/>
      </w:r>
      <w:r>
        <w:instrText>ADDIN CSL_CITATION {"citationItems":[{"id":"ITEM-1","itemData":{"abstract":"Tujuan dari penelitian ini adalah untuk mengetahui peran merger Bank Syariah Indonesia dalam penguatan perekonomian di sektor UMKM di masa pandemi. Metode penelitian yang digunakan adalah penelitian deskriptif kualitatif dengan jenis penelitian kepustakaan, mencari dan mencatat data dari berbagai sumber yang masih berkaitan dengan topik masalah sehingga menjadi satu kesatuan yang utuh untuk ditarik kesimpulan. Hasil penelitian menunjukkan bahwa penggabungan Bank Syariah Indonesia memiliki peran penting dalam penguatan perekonomian di sektor UMKM di masa pandemi yaitu BSI bekerjasama dengan LAZ Bangun Sejahtera Mitra Ummah membuat Program ISDP untuk mahasiswa wirausaha berupa pemberian beasiswa UKT , pembinaan, pendampingan, pelatihan intensif dan terprogram. Selain itu, BSI juga bekerja sama dengan platform e-commerce ternama Shopee dalam program UMKM Go Digital, yang diharapkan para pengusaha milenial tidak hanya membuat produk yang variatif dengan harga murah, tetapi juga menciptakan brand dengan kualitas terbaik dan mampu memanfaatkan perkembangan teknologi digital untuk transformasi bisnis ke pasar global (go digital go internasional).","author":[{"dropping-particle":"","family":"Latifah","given":"E","non-dropping-particle":"","parse-names":false,"suffix":""},{"dropping-particle":"","family":"Abadiyah","given":"F","non-dropping-particle":"","parse-names":false,"suffix":""},{"dropping-particle":"","family":"...","given":"","non-dropping-particle":"","parse-names":false,"suffix":""}],"container-title":"I-JIEF: Indonesian …","id":"ITEM-1","issue":"No. 2","issued":{"date-parts":[["2021"]]},"page":"139-152","title":"Bank Syariah Indonesia dalam Menguatkan Ekonomi Sektor UMKM pada Masa Pandemi","type":"article-journal","volume":"1"},"uris":["http://www.mendeley.com/documents/?uuid=81f6f454-b6a0-439d-b310-77c2c5b2c94b"]}],"mendeley":{"formattedCitation":"(Latifah et al., 2021)","plainTextFormattedCitation":"(Latifah et al., 2021)","previouslyFormattedCitation":"(Latifah et al., 2021)"},"properties":{"noteIndex":0},"schema":"https://github.com/citation-style-language/schema/raw/master/csl-citation.json"}</w:instrText>
      </w:r>
      <w:r w:rsidR="00AA4B3A">
        <w:fldChar w:fldCharType="separate"/>
      </w:r>
      <w:r w:rsidRPr="00553650">
        <w:rPr>
          <w:noProof/>
        </w:rPr>
        <w:t>(Latifah et al., 2021)</w:t>
      </w:r>
      <w:r w:rsidR="00AA4B3A">
        <w:fldChar w:fldCharType="end"/>
      </w:r>
    </w:p>
    <w:p w:rsidR="00984D66" w:rsidRDefault="00984D66" w:rsidP="00984D66">
      <w:pPr>
        <w:tabs>
          <w:tab w:val="left" w:pos="993"/>
        </w:tabs>
      </w:pPr>
    </w:p>
    <w:p w:rsidR="00984D66" w:rsidRPr="0010524C" w:rsidRDefault="00984D66" w:rsidP="00984D66">
      <w:pPr>
        <w:pStyle w:val="ListParagraph"/>
        <w:numPr>
          <w:ilvl w:val="0"/>
          <w:numId w:val="2"/>
        </w:numPr>
        <w:tabs>
          <w:tab w:val="left" w:pos="993"/>
        </w:tabs>
        <w:ind w:leftChars="0"/>
        <w:rPr>
          <w:b/>
          <w:bCs/>
        </w:rPr>
      </w:pPr>
      <w:r w:rsidRPr="0010524C">
        <w:rPr>
          <w:b/>
          <w:bCs/>
        </w:rPr>
        <w:t>UMKM dimasa covid -19</w:t>
      </w:r>
    </w:p>
    <w:p w:rsidR="00984D66" w:rsidRDefault="00984D66" w:rsidP="00984D66">
      <w:pPr>
        <w:pStyle w:val="ListParagraph"/>
        <w:tabs>
          <w:tab w:val="left" w:pos="993"/>
        </w:tabs>
        <w:ind w:leftChars="0" w:left="1160"/>
      </w:pPr>
      <w:r>
        <w:t>Pandemi Covid-</w:t>
      </w:r>
      <w:proofErr w:type="gramStart"/>
      <w:r>
        <w:t>19  menyebabkan</w:t>
      </w:r>
      <w:proofErr w:type="gramEnd"/>
      <w:r>
        <w:t xml:space="preserve"> banyak perubahan sosial maupun ekonomi. </w:t>
      </w:r>
    </w:p>
    <w:p w:rsidR="00204344" w:rsidRDefault="00984D66" w:rsidP="00984D66">
      <w:pPr>
        <w:pStyle w:val="ListParagraph"/>
        <w:tabs>
          <w:tab w:val="left" w:pos="993"/>
        </w:tabs>
        <w:ind w:leftChars="0" w:left="1160"/>
      </w:pPr>
      <w:proofErr w:type="gramStart"/>
      <w:r>
        <w:t>perubahan</w:t>
      </w:r>
      <w:proofErr w:type="gramEnd"/>
      <w:r>
        <w:t xml:space="preserve"> ini tidak dapat dengan mudah dikembalikan seperti semula membutuhkan banyak proses dan strategi.Salah satu yang paling terdampak yaitu sektor ekonomi. Pengaruh Covid-19 terhadap laju perekonomian dapat diidentifikasi melalui adanya kesulitan dalam berusaha atau bekerja, kesulitan </w:t>
      </w:r>
      <w:proofErr w:type="gramStart"/>
      <w:r>
        <w:t>dalam  memenuhi</w:t>
      </w:r>
      <w:proofErr w:type="gramEnd"/>
      <w:r>
        <w:t xml:space="preserve"> kebutuhan hidup sehari-hari,terkendala dalam pencarian penghasilan dalam memenuhi kebutuhan sehari-hari dan juga banyak kesusahan yang diterima dari semua sektor perekonomian (Hanoatubun, 2020). </w:t>
      </w:r>
      <w:r w:rsidR="00AA4B3A">
        <w:fldChar w:fldCharType="begin" w:fldLock="1"/>
      </w:r>
      <w:r w:rsidR="00204344">
        <w:instrText>ADDIN CSL_CITATION {"citationItems":[{"id":"ITEM-1","itemData":{"author":[{"dropping-particle":"","family":"Generasi","given":"Bagi","non-dropping-particle":"","parse-names":false,"suffix":""},{"dropping-particle":"","family":"Di","given":"Milenial","non-dropping-particle":"","parse-names":false,"suffix":""},{"dropping-particle":"","family":"Octavia","given":"Dindy Rizka","non-dropping-particle":"","parse-names":false,"suffix":""},{"dropping-particle":"","family":"Nurmitha","given":"Rika","non-dropping-particle":"","parse-names":false,"suffix":""},{"dropping-particle":"","family":"Veronika","given":"Riska","non-dropping-particle":"","parse-names":false,"suffix":""}],"id":"ITEM-1","issued":{"date-parts":[["2022"]]},"page":"31-40","title":"Peluang Dan Tantangan Bisnis Pada Era Revolusi Industri","type":"article-journal","volume":"4"},"uris":["http://www.mendeley.com/documents/?uuid=9054a1c8-bc15-44ec-80a3-68588906c7ac"]}],"mendeley":{"formattedCitation":"(Generasi et al., 2022)","plainTextFormattedCitation":"(Generasi et al., 2022)","previouslyFormattedCitation":"(Generasi et al., 2022)"},"properties":{"noteIndex":0},"schema":"https://github.com/citation-style-language/schema/raw/master/csl-citation.json"}</w:instrText>
      </w:r>
      <w:r w:rsidR="00AA4B3A">
        <w:fldChar w:fldCharType="separate"/>
      </w:r>
      <w:r w:rsidR="00204344" w:rsidRPr="00204344">
        <w:rPr>
          <w:noProof/>
        </w:rPr>
        <w:t>(Generasi et al., 2022)</w:t>
      </w:r>
      <w:r w:rsidR="00AA4B3A">
        <w:fldChar w:fldCharType="end"/>
      </w:r>
    </w:p>
    <w:p w:rsidR="00984D66" w:rsidRDefault="00984D66" w:rsidP="00984D66">
      <w:pPr>
        <w:pStyle w:val="ListParagraph"/>
        <w:tabs>
          <w:tab w:val="left" w:pos="993"/>
        </w:tabs>
        <w:ind w:leftChars="0" w:left="1160"/>
      </w:pPr>
      <w:proofErr w:type="gramStart"/>
      <w:r>
        <w:t>Pandemi Covid-19 berdampak terhadap perekonomian.</w:t>
      </w:r>
      <w:proofErr w:type="gramEnd"/>
      <w:r>
        <w:t xml:space="preserve"> </w:t>
      </w:r>
      <w:proofErr w:type="gramStart"/>
      <w:r>
        <w:t>Hal ini membuat para pelaku ekonomi dituntut untuk banyak berinovasi dalam mempertahankan bisnisnya.</w:t>
      </w:r>
      <w:proofErr w:type="gramEnd"/>
      <w:r>
        <w:t xml:space="preserve"> Di sisi lain, dampak pandemi terhadap perekonomian ini merupakan ancaman terhadap negara.Peran negara </w:t>
      </w:r>
      <w:proofErr w:type="gramStart"/>
      <w:r>
        <w:t>sangat  penting</w:t>
      </w:r>
      <w:proofErr w:type="gramEnd"/>
      <w:r>
        <w:t xml:space="preserve"> dalam penyelesaian masalah-masalah perekonomian tersebut, sehingga secara global  banyak negara mengeluarkan kebijakan tersendiri untuk menyikapinya. Ada </w:t>
      </w:r>
      <w:proofErr w:type="gramStart"/>
      <w:r>
        <w:t>penelitian  yang</w:t>
      </w:r>
      <w:proofErr w:type="gramEnd"/>
      <w:r>
        <w:t xml:space="preserve"> menyebutkan bahwa  Indonesia adalah salah satu negara yang sisi ekonominya terdampak paling parah oleh pandemi Covid 19 (Pakpahan, 2020). </w:t>
      </w:r>
      <w:proofErr w:type="gramStart"/>
      <w:r>
        <w:t>Maka Indonesia harus segera bertindak dan mengeluarkan kebijakan untuk mencegah terulangnya krisis ekonomi seperti yang terjadi tahun 1998.</w:t>
      </w:r>
      <w:proofErr w:type="gramEnd"/>
      <w:r>
        <w:t xml:space="preserve">  Data sampai 17 April 2020 menyebutkan bahwa kondisi </w:t>
      </w:r>
      <w:proofErr w:type="gramStart"/>
      <w:r>
        <w:t>perekonomian  negara</w:t>
      </w:r>
      <w:proofErr w:type="gramEnd"/>
      <w:r>
        <w:t xml:space="preserve"> terancam parah. </w:t>
      </w:r>
      <w:proofErr w:type="gramStart"/>
      <w:r>
        <w:t>Hal ini dapat dibuktikan dengan adanya banyak laporan dari pelaku UMKM di seluruh Indonesia.</w:t>
      </w:r>
      <w:proofErr w:type="gramEnd"/>
      <w:r>
        <w:t xml:space="preserve"> Kamar Dagang dan Industri Indonesia (Kadin) mengonfirmasi bahwadari 64,2 juta UMKM yang ada di Indonesia, sekitar 50 persen atau setara 30 juta UMKM harus tutup sementara  akibat pandemi Covid-19 </w:t>
      </w:r>
      <w:r w:rsidR="00AA4B3A">
        <w:fldChar w:fldCharType="begin" w:fldLock="1"/>
      </w:r>
      <w:r>
        <w:instrText>ADDIN CSL_CITATION {"citationItems":[{"id":"ITEM-1","itemData":{"DOI":"10.35508/jom.v14i2.4784","ISSN":"2502-2385","abstract":"One of the impacts caused by the Covid-19 pandemic is the limited interaction of the community in various activities, including business activities, causing Indonesia to experience a 0.1% decline in economic growth in 2020, and more than 50% of Small and Medium Enterprises have become victims. However, the limited interaction in business activities is not a major problem for the millennial generation. They have sufficient skills and knowledge in utilizing technology to carry out their business activities. The method used today is marketing through digital content which is known as digital content marketing. Many business people have started to switch to modern marketing based on digital technology because it is considered more effective and can be done in various situations and conditions, including during the Covid-19 pandemic. This study aims to examine the role of digital content marketing towards the efforts made by millennial entrepreneurs in Kupang City during the Covid-19 pandemic. The method used in this research is descriptive qualitative in order to obtain data and facts related to the research problem directly. Through the results and discussion, it was concluded that digital content marketing plays an important role in creating cost-effective promotions, increasing sales, communication media and effective and up to date marketing information. Digital content marketing plays a role in building brand awareness and consumer loyalty, being a means of developing creativity and knowledge of business actors in utilizing technology for business, and creating competitive advantages for millennial entrepreneurs in Kupang City.\r Keywords: Digital Content Marketing, Entrepreneurship, Millennial Generation","author":[{"dropping-particle":"","family":"Kamuri","given":"Klaasvakumok Jehezkielomi","non-dropping-particle":"","parse-names":false,"suffix":""}],"container-title":"Journal of Management : Small and Medium Enterprises (SMEs)","id":"ITEM-1","issue":"2","issued":{"date-parts":[["2021"]]},"page":"225-238","title":"Analisis Peran Digital Content Marketing Bagi Wirausaha Milenial Di Kota Kupang Dalam Masa Pandemi Covid-19","type":"article-journal","volume":"14"},"uris":["http://www.mendeley.com/documents/?uuid=f24bc0cc-bcbf-4352-b7ee-2202e8a99be5"]}],"mendeley":{"formattedCitation":"(Kamuri, 2021)","plainTextFormattedCitation":"(Kamuri, 2021)","previouslyFormattedCitation":"(Kamuri, 2021)"},"properties":{"noteIndex":0},"schema":"https://github.com/citation-style-language/schema/raw/master/csl-citation.json"}</w:instrText>
      </w:r>
      <w:r w:rsidR="00AA4B3A">
        <w:fldChar w:fldCharType="separate"/>
      </w:r>
      <w:r w:rsidRPr="0010524C">
        <w:rPr>
          <w:noProof/>
        </w:rPr>
        <w:t>(Kamuri, 2021)</w:t>
      </w:r>
      <w:r w:rsidR="00AA4B3A">
        <w:fldChar w:fldCharType="end"/>
      </w:r>
    </w:p>
    <w:p w:rsidR="00204344" w:rsidRDefault="00984D66" w:rsidP="00204344">
      <w:pPr>
        <w:pStyle w:val="ListParagraph"/>
        <w:tabs>
          <w:tab w:val="left" w:pos="993"/>
        </w:tabs>
        <w:ind w:leftChars="0" w:left="1160"/>
      </w:pPr>
      <w:proofErr w:type="gramStart"/>
      <w:r>
        <w:t>permodalan</w:t>
      </w:r>
      <w:proofErr w:type="gramEnd"/>
      <w:r>
        <w:t xml:space="preserve"> karena perputaran modal yang sulit diakses sehubungan tingkat penjualan yang menurun; adanya hambatan distribusi produk karena adanya pembatasan pergerakan penyaluran produk di wilayah-wilayah tertentu; adanya kesulitan bahan baku karena sebagai UMKM menggantungkan ketersediaan bahan baku dari sektor industri lain. </w:t>
      </w:r>
      <w:proofErr w:type="gramStart"/>
      <w:r>
        <w:t>Di samping itu, dampak yang terjadi pada sektor UMKM yaitu sumber daya manusia yang terbatas dan kurang mampu beradaptasi dengan perubahan (Febrantara, D, 2020).</w:t>
      </w:r>
      <w:proofErr w:type="gramEnd"/>
      <w:r>
        <w:t xml:space="preserve"> </w:t>
      </w:r>
      <w:r w:rsidR="00AA4B3A">
        <w:fldChar w:fldCharType="begin" w:fldLock="1"/>
      </w:r>
      <w:r w:rsidR="00204344">
        <w:instrText>ADDIN CSL_CITATION {"citationItems":[{"id":"ITEM-1","itemData":{"abstract":"Pandemi covid-19 adalah wabah yang tidak pernah diduga, memilik berdampak sangat luas terhadap segala tatanan kehidupan masyarakat dunia. Transportasi, pariwisata, manufactur, jasa dan konstruksi mengalami penurunan signifikan. Dampak dari penurunan aktifitas di berbagai sector ini adalah penurunan daya beli masyarakat dan penurunan tingkat pertumbuhan ekonomi. Indonesia juga mengalami persoalan yang sama, maka langkah langkah penyelamatan dilakukan oleh pemerintah dengan memberikan berbagai stimulus termasuk kepada pelaku Usaha Mikro Kecil dan Menengah. Pelaku UMKM juga perlu mengambil langkah langkah strategis untuk menjaga eksistensi usahanya secara mandiri, salah satunya dengan menyesuaikan dengan perubahan prilaku konsumen akibat pandemi covid -19. Perubahan prilaku konsumen tersebut antara lain konsumen menginginkan produk yang fokus pada nilai, mayoritas konsumen berbelanja secara on line dan konsumen menginginkan produk dan jasa sehat.","author":[{"dropping-particle":"","family":"Andayana","given":"Made Ngurah Demi","non-dropping-particle":"","parse-names":false,"suffix":""}],"container-title":"Glory: Jurnal Ekonomi &amp; Ilmu Sosial","id":"ITEM-1","issue":"2","issued":{"date-parts":[["2020"]]},"page":"39-50","title":"Perubahan Prilaku Konsumen Dan Eksistensi Umkm Di Era Pandemi Covid-19","type":"article-journal","volume":"2"},"uris":["http://www.mendeley.com/documents/?uuid=c9af89f3-47c2-4cdb-bd5b-af6a54ca4675"]}],"mendeley":{"formattedCitation":"(Andayana, 2020)","plainTextFormattedCitation":"(Andayana, 2020)","previouslyFormattedCitation":"(Andayana, 2020)"},"properties":{"noteIndex":0},"schema":"https://github.com/citation-style-language/schema/raw/master/csl-citation.json"}</w:instrText>
      </w:r>
      <w:r w:rsidR="00AA4B3A">
        <w:fldChar w:fldCharType="separate"/>
      </w:r>
      <w:r w:rsidR="00204344" w:rsidRPr="00204344">
        <w:rPr>
          <w:noProof/>
        </w:rPr>
        <w:t>(Andayana, 2020)</w:t>
      </w:r>
      <w:r w:rsidR="00AA4B3A">
        <w:fldChar w:fldCharType="end"/>
      </w:r>
    </w:p>
    <w:p w:rsidR="00984D66" w:rsidRDefault="00984D66" w:rsidP="00984D66">
      <w:pPr>
        <w:pStyle w:val="ListParagraph"/>
        <w:tabs>
          <w:tab w:val="left" w:pos="993"/>
        </w:tabs>
        <w:ind w:leftChars="0" w:left="1160"/>
      </w:pPr>
      <w:proofErr w:type="gramStart"/>
      <w:r>
        <w:t>SDM adalah salah satu harapan untuk menyelamatkan UMKM di masa Pandemi.</w:t>
      </w:r>
      <w:proofErr w:type="gramEnd"/>
      <w:r>
        <w:t xml:space="preserve"> Dengan adaya SDM yang mumpuni ini berbagai kendala yang terjadi di masa pandemi </w:t>
      </w:r>
      <w:proofErr w:type="gramStart"/>
      <w:r>
        <w:t>akan</w:t>
      </w:r>
      <w:proofErr w:type="gramEnd"/>
      <w:r>
        <w:t xml:space="preserve"> lebih mudah teratasi. </w:t>
      </w:r>
      <w:proofErr w:type="gramStart"/>
      <w:r>
        <w:t xml:space="preserve">Pemerintah juga menetapkan beberapa kebijakan sebagai upaya untuk membantu pelaku UMKM yang mengalami kesulitan di Masa </w:t>
      </w:r>
      <w:r>
        <w:lastRenderedPageBreak/>
        <w:t>Pandemik.</w:t>
      </w:r>
      <w:proofErr w:type="gramEnd"/>
      <w:r>
        <w:t xml:space="preserve">  Terdapat lima skema perlindungan dan pemulihan koperasi dan UMKM di tengah pandemi Covid-19 (Kemenkop-UKM, 2020), yaitu: (a) pemberian bantuan sosial kepada pelaku usaha sektor UMKM yang miskin dan rentan; (b)  membebaskan  insentif  pajak bagi UMKM; (c) relaksasi dan restrukturisasi kredit bagi UMKM; (d) perluasan pembiayaan modal kerja UMKM; (d) menempatkan kementerian, BUMN dan Pemerintah Daerah sebagai penyangga produk UMKM; dan (e) pelatihan secara e-learning  dan pembentukan kesadaran terhadap pentingnya tekhnolgi (Kemenkop-UKM, 2020).</w:t>
      </w:r>
      <w:r w:rsidR="00AA4B3A">
        <w:fldChar w:fldCharType="begin" w:fldLock="1"/>
      </w:r>
      <w:r w:rsidR="008B1113">
        <w:instrText>ADDIN CSL_CITATION {"citationItems":[{"id":"ITEM-1","itemData":{"DOI":"10.24198/dharmakarya.v9i4.30941","ISSN":"2302-8955","abstract":"Pandemi Covid-19 berdampak besar bagi banyak sektor. Kebijakan pemerintah terkait pandemi telah menghambat aktivitas sehari-hari hingga aktivitas jual beli yang dilakukan oleh usaha mikro, kecil dan menengah (UMKM). Peran UMKM sangatlah penting melihat krisis ekonomi yang akan datang diakibatkan pandemi ini. Maka diperlukan kontribusi langsung dari pemerintah serta masyarakat dalam membangun UMKM. Pendataan dan pemetaan kondisi UMKM pada masa Pandemi Covid-19 melalui analisis media sosial dalam rangka studi peningkatan pendapatan merupakan salah satu solusi permasalahan ini. Dalam makalah ini, disajikan hasil penelitian yang bertujuan untuk melihat bagaimana kondisi serta kendala yang dirasakan UMKM sehingga nantinya dapat dibuat program perencanaan untuk menanggulangi masalah tersebut. Dengan menggunakan teori Analisis Sosial Media, pengambilan data dilakukan melalui kuesioner online yang disebarkan ke publik melalui media sosial. Kuesioner berisikan profil dan kondisi UMKM terkini. Metode penelitian yang digunakan adalah kualitatif dengan analisis deskriptif. Hasil yang didapatkan 39,5% subjek penelitian pelaku usaha mengalami penurunan penjualan produk, 34,9% mengalami penjualan meningkat, dan sisanya 25,6% tidak mengalami perubahan penjualan. Terjadinya persaingan yang ketat di wilayah usahanya disetujui sebanyak 74,4% responden. Analisis social media diperlukan untuk meningkatkan pendapatan dalam hal peningkatan penggunaan media sosial untuk media promosi dan juga transaksi yang diarahkan menggunakan pemodelan matematika dalam implemetasinya. Sehingga dalam masa pandemi ini, UMKM dapat berupaya untuk tetap memiliki pendapatan meningkat. Sosialisasi dan implementasi program dilaksanakan melalui webinar.","author":[{"dropping-particle":"","family":"Chaerani","given":"Diah","non-dropping-particle":"","parse-names":false,"suffix":""},{"dropping-particle":"","family":"Talytha","given":"Melda Noereast","non-dropping-particle":"","parse-names":false,"suffix":""},{"dropping-particle":"","family":"Perdana","given":"Tomy","non-dropping-particle":"","parse-names":false,"suffix":""},{"dropping-particle":"","family":"Rusyaman","given":"Endang","non-dropping-particle":"","parse-names":false,"suffix":""},{"dropping-particle":"","family":"Gusriani","given":"Nurul","non-dropping-particle":"","parse-names":false,"suffix":""}],"container-title":"Dharmakarya","id":"ITEM-1","issue":"4","issued":{"date-parts":[["2020"]]},"page":"275","title":"Pemetaan Usaha Mikro Kecil Menengah (Umkm) Pada Masa Pandemi Covid-19 Menggunakan Analisis Media Sosial Dalam Upaya Peningkatan Pendapatan","type":"article-journal","volume":"9"},"uris":["http://www.mendeley.com/documents/?uuid=59c375d8-cfb4-454e-bca7-f6d27fb9df35"]}],"mendeley":{"formattedCitation":"(Chaerani et al., 2020)","plainTextFormattedCitation":"(Chaerani et al., 2020)","previouslyFormattedCitation":"(Chaerani et al., 2020)"},"properties":{"noteIndex":0},"schema":"https://github.com/citation-style-language/schema/raw/master/csl-citation.json"}</w:instrText>
      </w:r>
      <w:r w:rsidR="00AA4B3A">
        <w:fldChar w:fldCharType="separate"/>
      </w:r>
      <w:r w:rsidR="008B1113" w:rsidRPr="008B1113">
        <w:rPr>
          <w:noProof/>
        </w:rPr>
        <w:t>(Chaerani et al., 2020)</w:t>
      </w:r>
      <w:r w:rsidR="00AA4B3A">
        <w:fldChar w:fldCharType="end"/>
      </w:r>
    </w:p>
    <w:p w:rsidR="00204344" w:rsidRDefault="00984D66" w:rsidP="00984D66">
      <w:pPr>
        <w:pStyle w:val="ListParagraph"/>
        <w:tabs>
          <w:tab w:val="left" w:pos="993"/>
        </w:tabs>
        <w:ind w:leftChars="0" w:left="1160"/>
      </w:pPr>
      <w:r>
        <w:t xml:space="preserve">Beberapa masalah </w:t>
      </w:r>
      <w:proofErr w:type="gramStart"/>
      <w:r>
        <w:t>tersebut  semakin</w:t>
      </w:r>
      <w:proofErr w:type="gramEnd"/>
      <w:r>
        <w:t xml:space="preserve"> meluas jika dikaitkan dengan adanya kebijakanPSBB (Pembatasan Sosial Berskala Besar) yang diterapkan di beberapa wilayah di Indonesia. Pembatasan tersebut terjadi </w:t>
      </w:r>
      <w:proofErr w:type="gramStart"/>
      <w:r>
        <w:t>pada  kegiatan</w:t>
      </w:r>
      <w:proofErr w:type="gramEnd"/>
      <w:r>
        <w:t xml:space="preserve">-kegiatan yang menyebabkan kerumunan seperti sekolah dan tempat kerja, pembatasan kegiatan keagamaan, dan/atau pembatasan kegiatan di tempat atau fasilitas umum. </w:t>
      </w:r>
      <w:proofErr w:type="gramStart"/>
      <w:r>
        <w:t>Adanya kebijakan ini tentu berpengaruh terhadap aktivitas ekonomi.</w:t>
      </w:r>
      <w:proofErr w:type="gramEnd"/>
      <w:r>
        <w:t xml:space="preserve"> </w:t>
      </w:r>
      <w:r w:rsidR="00AA4B3A">
        <w:fldChar w:fldCharType="begin" w:fldLock="1"/>
      </w:r>
      <w:r w:rsidR="00204344">
        <w:instrText>ADDIN CSL_CITATION {"citationItems":[{"id":"ITEM-1","itemData":{"DOI":"10.24198/dharmakarya.v9i4.30941","ISSN":"2302-8955","abstract":"Pandemi Covid-19 berdampak besar bagi banyak sektor. Kebijakan pemerintah terkait pandemi telah menghambat aktivitas sehari-hari hingga aktivitas jual beli yang dilakukan oleh usaha mikro, kecil dan menengah (UMKM). Peran UMKM sangatlah penting melihat krisis ekonomi yang akan datang diakibatkan pandemi ini. Maka diperlukan kontribusi langsung dari pemerintah serta masyarakat dalam membangun UMKM. Pendataan dan pemetaan kondisi UMKM pada masa Pandemi Covid-19 melalui analisis media sosial dalam rangka studi peningkatan pendapatan merupakan salah satu solusi permasalahan ini. Dalam makalah ini, disajikan hasil penelitian yang bertujuan untuk melihat bagaimana kondisi serta kendala yang dirasakan UMKM sehingga nantinya dapat dibuat program perencanaan untuk menanggulangi masalah tersebut. Dengan menggunakan teori Analisis Sosial Media, pengambilan data dilakukan melalui kuesioner online yang disebarkan ke publik melalui media sosial. Kuesioner berisikan profil dan kondisi UMKM terkini. Metode penelitian yang digunakan adalah kualitatif dengan analisis deskriptif. Hasil yang didapatkan 39,5% subjek penelitian pelaku usaha mengalami penurunan penjualan produk, 34,9% mengalami penjualan meningkat, dan sisanya 25,6% tidak mengalami perubahan penjualan. Terjadinya persaingan yang ketat di wilayah usahanya disetujui sebanyak 74,4% responden. Analisis social media diperlukan untuk meningkatkan pendapatan dalam hal peningkatan penggunaan media sosial untuk media promosi dan juga transaksi yang diarahkan menggunakan pemodelan matematika dalam implemetasinya. Sehingga dalam masa pandemi ini, UMKM dapat berupaya untuk tetap memiliki pendapatan meningkat. Sosialisasi dan implementasi program dilaksanakan melalui webinar.","author":[{"dropping-particle":"","family":"Chaerani","given":"Diah","non-dropping-particle":"","parse-names":false,"suffix":""},{"dropping-particle":"","family":"Talytha","given":"Melda Noereast","non-dropping-particle":"","parse-names":false,"suffix":""},{"dropping-particle":"","family":"Perdana","given":"Tomy","non-dropping-particle":"","parse-names":false,"suffix":""},{"dropping-particle":"","family":"Rusyaman","given":"Endang","non-dropping-particle":"","parse-names":false,"suffix":""},{"dropping-particle":"","family":"Gusriani","given":"Nurul","non-dropping-particle":"","parse-names":false,"suffix":""}],"container-title":"Dharmakarya","id":"ITEM-1","issue":"4","issued":{"date-parts":[["2020"]]},"page":"275","title":"Pemetaan Usaha Mikro Kecil Menengah (Umkm) Pada Masa Pandemi Covid-19 Menggunakan Analisis Media Sosial Dalam Upaya Peningkatan Pendapatan","type":"article-journal","volume":"9"},"uris":["http://www.mendeley.com/documents/?uuid=59c375d8-cfb4-454e-bca7-f6d27fb9df35"]}],"mendeley":{"formattedCitation":"(Chaerani et al., 2020)","plainTextFormattedCitation":"(Chaerani et al., 2020)","previouslyFormattedCitation":"(Chaerani et al., 2020)"},"properties":{"noteIndex":0},"schema":"https://github.com/citation-style-language/schema/raw/master/csl-citation.json"}</w:instrText>
      </w:r>
      <w:r w:rsidR="00AA4B3A">
        <w:fldChar w:fldCharType="separate"/>
      </w:r>
      <w:r w:rsidR="00204344" w:rsidRPr="00204344">
        <w:rPr>
          <w:noProof/>
        </w:rPr>
        <w:t>(Chaerani et al., 2020)</w:t>
      </w:r>
      <w:r w:rsidR="00AA4B3A">
        <w:fldChar w:fldCharType="end"/>
      </w:r>
    </w:p>
    <w:p w:rsidR="00984D66" w:rsidRPr="00E81C5F" w:rsidRDefault="00984D66" w:rsidP="00984D66">
      <w:pPr>
        <w:pStyle w:val="ListParagraph"/>
        <w:tabs>
          <w:tab w:val="left" w:pos="993"/>
        </w:tabs>
        <w:ind w:leftChars="0" w:left="1160"/>
      </w:pPr>
      <w:r>
        <w:t xml:space="preserve">Aktivitas produksi,distribusi, dan penjualan mengalami gangguan yang pada akhirnya berkontribusi semakin dalam pada kinerja UMKM dan perekonomian nasional.Tidak salah jika muncul kekhawatiran dari pelaku UMKM akan terjadainya penurutan perekonomian di Indonesia.Menteri Koperasi dan UKM Teten Masduki, menjelaskan UMKM selama ini menjadi salah satu penopang ekonomi nasional. Setidaknya terdapat lebih dari 64 juta unit UMKM yang berkontribusi 97 persen terhadap total tenaga kerja dan 60 persen PDB nasional. </w:t>
      </w:r>
      <w:proofErr w:type="gramStart"/>
      <w:r>
        <w:t>Jumlah ini menunjukan peran UMKM sangat besar bagi perekonomian nasional.</w:t>
      </w:r>
      <w:proofErr w:type="gramEnd"/>
      <w:r>
        <w:t xml:space="preserve"> Oleh sebab itu jika separuh UMKM gulung tikar atau tutup maka dikhawatirkan </w:t>
      </w:r>
      <w:proofErr w:type="gramStart"/>
      <w:r>
        <w:t>akan</w:t>
      </w:r>
      <w:proofErr w:type="gramEnd"/>
      <w:r>
        <w:t xml:space="preserve"> berdampak besar bagi perekonomian nasional secara keseluruhan (Bisnis.com, 2021). </w:t>
      </w:r>
      <w:proofErr w:type="gramStart"/>
      <w:r>
        <w:t>Sehingga dibutuhkan tindakan cepat untuk memulihkan kembali perekonomian Indonesia.</w:t>
      </w:r>
      <w:proofErr w:type="gramEnd"/>
      <w:r>
        <w:t xml:space="preserve"> </w:t>
      </w:r>
      <w:r w:rsidR="00AA4B3A">
        <w:fldChar w:fldCharType="begin" w:fldLock="1"/>
      </w:r>
      <w:r>
        <w:instrText>ADDIN CSL_CITATION {"citationItems":[{"id":"ITEM-1","itemData":{"author":[{"dropping-particle":"","family":"Jiter","given":"Arda","non-dropping-particle":"","parse-names":false,"suffix":""},{"dropping-particle":"","family":"Fasa","given":"Muhammad Iqbal","non-dropping-particle":"","parse-names":false,"suffix":""},{"dropping-particle":"","family":"Islam","given":"Universitas","non-dropping-particle":"","parse-names":false,"suffix":""},{"dropping-particle":"","family":"Raden","given":"Negeri","non-dropping-particle":"","parse-names":false,"suffix":""},{"dropping-particle":"","family":"Lampung","given":"Intan","non-dropping-particle":"","parse-names":false,"suffix":""}],"id":"ITEM-1","issue":"01","issued":{"date-parts":[["2022"]]},"page":"174-181","title":"PANDEMI COVID-19 : PERAN GENERASI MILENIAL DALAM MENGHADAPI DAMPAK TANTANGAN BISNIS DI INDONESIA","type":"article-journal","volume":"15"},"uris":["http://www.mendeley.com/documents/?uuid=45a7f49f-a7c9-4b25-9962-bf68031a2549"]}],"mendeley":{"formattedCitation":"(Jiter et al., 2022)","plainTextFormattedCitation":"(Jiter et al., 2022)","previouslyFormattedCitation":"(Jiter et al., 2022)"},"properties":{"noteIndex":0},"schema":"https://github.com/citation-style-language/schema/raw/master/csl-citation.json"}</w:instrText>
      </w:r>
      <w:r w:rsidR="00AA4B3A">
        <w:fldChar w:fldCharType="separate"/>
      </w:r>
      <w:r w:rsidRPr="0010524C">
        <w:rPr>
          <w:noProof/>
        </w:rPr>
        <w:t>(Jiter et al., 2022)</w:t>
      </w:r>
      <w:r w:rsidR="00AA4B3A">
        <w:fldChar w:fldCharType="end"/>
      </w:r>
    </w:p>
    <w:p w:rsidR="00984D66" w:rsidRDefault="00984D66" w:rsidP="00984D66"/>
    <w:p w:rsidR="00984D66" w:rsidRDefault="00984D66" w:rsidP="00984D66">
      <w:pPr>
        <w:pStyle w:val="ListParagraph"/>
        <w:numPr>
          <w:ilvl w:val="0"/>
          <w:numId w:val="2"/>
        </w:numPr>
        <w:ind w:leftChars="0"/>
        <w:rPr>
          <w:b/>
          <w:bCs/>
        </w:rPr>
      </w:pPr>
      <w:r w:rsidRPr="00F11CC2">
        <w:rPr>
          <w:b/>
          <w:bCs/>
        </w:rPr>
        <w:t xml:space="preserve">Dampak Covid terhadap UMKM </w:t>
      </w:r>
    </w:p>
    <w:p w:rsidR="00204344" w:rsidRDefault="00984D66" w:rsidP="00984D66">
      <w:pPr>
        <w:pStyle w:val="ListParagraph"/>
        <w:ind w:leftChars="0" w:left="760"/>
      </w:pPr>
      <w:r>
        <w:t xml:space="preserve">Pandemi ini juga berdampak luar biasa bagi perekonomian dunia dan negara terdampak,tidak terkecuali bagi bangsa Indonesia (Rosita, 2020).Setelah terpuruk akibat pembatasan wilayah untuk menekan penyebaran covid-19, negara Indonesia berharap bisa bangkit kembali agar aktivitas ekonomi bisa kembali pulih dan dapat tumbuh secara positif. Pandemi covid-19 menyebabkan krisis ekonomi di Indonesia dan juga pada negara </w:t>
      </w:r>
      <w:proofErr w:type="gramStart"/>
      <w:r>
        <w:t>berkembang  yang</w:t>
      </w:r>
      <w:proofErr w:type="gramEnd"/>
      <w:r>
        <w:t xml:space="preserve"> dikategorikan miskin (Amri, 2020). </w:t>
      </w:r>
      <w:r w:rsidR="00AA4B3A">
        <w:fldChar w:fldCharType="begin" w:fldLock="1"/>
      </w:r>
      <w:r w:rsidR="00204344">
        <w:instrText>ADDIN CSL_CITATION {"citationItems":[{"id":"ITEM-1","itemData":{"abstract":"Purpose: This study aims to analyze the impact of the canvas model business concept on Generation Z micro-entrepreneurs. Research Methodology: The research methodology used in this study is a descriptive survey to describe and explain how BMC is applied to generation Z micro-entrepreneurs. The data for this study came from informants who are Generation Z online business entrepreneurs. The data collection techniques are questionnaire-based.","author":[{"dropping-particle":"","family":"Hutamy","given":"Ericha Tiara","non-dropping-particle":"","parse-names":false,"suffix":""},{"dropping-particle":"","family":"Marham","given":"Adelia","non-dropping-particle":"","parse-names":false,"suffix":""},{"dropping-particle":"","family":"Quin","given":"Andi Naila","non-dropping-particle":"","parse-names":false,"suffix":""},{"dropping-particle":"","family":"Alisyahbana","given":"Azisah","non-dropping-particle":"","parse-names":false,"suffix":""},{"dropping-particle":"","family":"Arisah","given":"Nur","non-dropping-particle":"","parse-names":false,"suffix":""},{"dropping-particle":"","family":"Hasan","given":"Muhammad","non-dropping-particle":"","parse-names":false,"suffix":""},{"dropping-particle":"","family":"Ekonomi","given":"Pendidikan","non-dropping-particle":"","parse-names":false,"suffix":""},{"dropping-particle":"","family":"Ekonomi","given":"Fakultas","non-dropping-particle":"","parse-names":false,"suffix":""},{"dropping-particle":"","family":"Bisnis","given":"Dan","non-dropping-particle":"","parse-names":false,"suffix":""},{"dropping-particle":"","family":"Makassar","given":"Universitas Negeri","non-dropping-particle":"","parse-names":false,"suffix":""},{"dropping-particle":"","family":"Artikel","given":"Riwayat","non-dropping-particle":"","parse-names":false,"suffix":""}],"container-title":"Jurnal Bisnis dan Pemasaran Digital (JBPD)","id":"ITEM-1","issue":"1","issued":{"date-parts":[["2021"]]},"page":"1-11","title":"Analisis Penerapan Bisnis Model Canvas pada Usaha Mikro Wirausaha Generasi Z (Analysis of the Canvas Model's Application to Micro-Entrepreneurs of Generation Z)","type":"article-journal","volume":"1"},"uris":["http://www.mendeley.com/documents/?uuid=e231d2fe-7eb4-4077-9f65-1a41a4c3727e"]}],"mendeley":{"formattedCitation":"(Hutamy et al., 2021)","plainTextFormattedCitation":"(Hutamy et al., 2021)","previouslyFormattedCitation":"(Hutamy et al., 2021)"},"properties":{"noteIndex":0},"schema":"https://github.com/citation-style-language/schema/raw/master/csl-citation.json"}</w:instrText>
      </w:r>
      <w:r w:rsidR="00AA4B3A">
        <w:fldChar w:fldCharType="separate"/>
      </w:r>
      <w:r w:rsidR="00204344" w:rsidRPr="00204344">
        <w:rPr>
          <w:noProof/>
        </w:rPr>
        <w:t>(Hutamy et al., 2021)</w:t>
      </w:r>
      <w:r w:rsidR="00AA4B3A">
        <w:fldChar w:fldCharType="end"/>
      </w:r>
    </w:p>
    <w:p w:rsidR="00204344" w:rsidRDefault="00984D66" w:rsidP="00984D66">
      <w:pPr>
        <w:pStyle w:val="ListParagraph"/>
        <w:ind w:leftChars="0" w:left="760"/>
      </w:pPr>
      <w:proofErr w:type="gramStart"/>
      <w:r>
        <w:t>Usaha Mikro Kecil dan Menengah (UMKM) memiliki peran yaitu mensejahterakan masyarakat di bidang ekonomi.Namun kondisi UMKM pada masa pandemi terus mengalami penurunan produksi maupun penurunan pendapatan.</w:t>
      </w:r>
      <w:proofErr w:type="gramEnd"/>
      <w:r>
        <w:t xml:space="preserve"> Datangnya virus covid-19 </w:t>
      </w:r>
      <w:proofErr w:type="gramStart"/>
      <w:r>
        <w:t>menyebabkan  kegiatan</w:t>
      </w:r>
      <w:proofErr w:type="gramEnd"/>
      <w:r>
        <w:t xml:space="preserve"> para pelaku ekonomi menjadi terhambat dan tidak bisa berkembang. Akibatnya, para pengusaha UMKM yang meliburkan karyawannya </w:t>
      </w:r>
      <w:proofErr w:type="gramStart"/>
      <w:r>
        <w:t>disebabkan  penurunan</w:t>
      </w:r>
      <w:proofErr w:type="gramEnd"/>
      <w:r>
        <w:t xml:space="preserve"> omzet penjualan (Amri, 2020). </w:t>
      </w:r>
    </w:p>
    <w:p w:rsidR="008B1113" w:rsidRDefault="00984D66" w:rsidP="00984D66">
      <w:pPr>
        <w:pStyle w:val="ListParagraph"/>
        <w:ind w:leftChars="0" w:left="760"/>
      </w:pPr>
      <w:proofErr w:type="gramStart"/>
      <w:r>
        <w:t xml:space="preserve">Hal ini mengakibatkan banyaknya pengangguran dan perubahan dalam perilaku </w:t>
      </w:r>
      <w:r>
        <w:lastRenderedPageBreak/>
        <w:t>masyarakat.</w:t>
      </w:r>
      <w:proofErr w:type="gramEnd"/>
      <w:r>
        <w:t xml:space="preserve"> Sebagian besar para pelaku memiliki kekurangan dalam hal pengetahuan konsumen tentang produk yang dihasilkan pada masa ini.Dengan adanya virus ini, pemerintah memberlakukan pembatasan aktifitas Pelaku UMKM bersusah payah mencari pemasukan, sehingga mereka dipaksa harus mempunyai ide bisnis atau terobosan baru agar bisnis mereka tetap laku di tengah pandemi covid-19. </w:t>
      </w:r>
      <w:r w:rsidR="00AA4B3A">
        <w:fldChar w:fldCharType="begin" w:fldLock="1"/>
      </w:r>
      <w:r w:rsidR="008B1113">
        <w:instrText>ADDIN CSL_CITATION {"citationItems":[{"id":"ITEM-1","itemData":{"abstract":"Purpose: This study aims to analyze the impact of the canvas model business concept on Generation Z micro-entrepreneurs. Research Methodology: The research methodology used in this study is a descriptive survey to describe and explain how BMC is applied to generation Z micro-entrepreneurs. The data for this study came from informants who are Generation Z online business entrepreneurs. The data collection techniques are questionnaire-based.","author":[{"dropping-particle":"","family":"Hutamy","given":"Ericha Tiara","non-dropping-particle":"","parse-names":false,"suffix":""},{"dropping-particle":"","family":"Marham","given":"Adelia","non-dropping-particle":"","parse-names":false,"suffix":""},{"dropping-particle":"","family":"Quin","given":"Andi Naila","non-dropping-particle":"","parse-names":false,"suffix":""},{"dropping-particle":"","family":"Alisyahbana","given":"Azisah","non-dropping-particle":"","parse-names":false,"suffix":""},{"dropping-particle":"","family":"Arisah","given":"Nur","non-dropping-particle":"","parse-names":false,"suffix":""},{"dropping-particle":"","family":"Hasan","given":"Muhammad","non-dropping-particle":"","parse-names":false,"suffix":""},{"dropping-particle":"","family":"Ekonomi","given":"Pendidikan","non-dropping-particle":"","parse-names":false,"suffix":""},{"dropping-particle":"","family":"Ekonomi","given":"Fakultas","non-dropping-particle":"","parse-names":false,"suffix":""},{"dropping-particle":"","family":"Bisnis","given":"Dan","non-dropping-particle":"","parse-names":false,"suffix":""},{"dropping-particle":"","family":"Makassar","given":"Universitas Negeri","non-dropping-particle":"","parse-names":false,"suffix":""},{"dropping-particle":"","family":"Artikel","given":"Riwayat","non-dropping-particle":"","parse-names":false,"suffix":""}],"container-title":"Jurnal Bisnis dan Pemasaran Digital (JBPD)","id":"ITEM-1","issue":"1","issued":{"date-parts":[["2021"]]},"page":"1-11","title":"Analisis Penerapan Bisnis Model Canvas pada Usaha Mikro Wirausaha Generasi Z (Analysis of the Canvas Model's Application to Micro-Entrepreneurs of Generation Z)","type":"article-journal","volume":"1"},"uris":["http://www.mendeley.com/documents/?uuid=e231d2fe-7eb4-4077-9f65-1a41a4c3727e"]}],"mendeley":{"formattedCitation":"(Hutamy et al., 2021)","plainTextFormattedCitation":"(Hutamy et al., 2021)","previouslyFormattedCitation":"(Hutamy et al., 2021)"},"properties":{"noteIndex":0},"schema":"https://github.com/citation-style-language/schema/raw/master/csl-citation.json"}</w:instrText>
      </w:r>
      <w:r w:rsidR="00AA4B3A">
        <w:fldChar w:fldCharType="separate"/>
      </w:r>
      <w:r w:rsidR="008B1113" w:rsidRPr="008B1113">
        <w:rPr>
          <w:noProof/>
        </w:rPr>
        <w:t>(Hutamy et al., 2021)</w:t>
      </w:r>
      <w:r w:rsidR="00AA4B3A">
        <w:fldChar w:fldCharType="end"/>
      </w:r>
    </w:p>
    <w:p w:rsidR="00984D66" w:rsidRDefault="00984D66" w:rsidP="00984D66">
      <w:pPr>
        <w:pStyle w:val="ListParagraph"/>
        <w:ind w:leftChars="0" w:left="760"/>
      </w:pPr>
      <w:proofErr w:type="gramStart"/>
      <w:r>
        <w:t>Hal ini membuat para pelaku ekonomi bekerja secara maksimal supaya dapatmenghidupi keluarganya.</w:t>
      </w:r>
      <w:proofErr w:type="gramEnd"/>
      <w:r>
        <w:t xml:space="preserve"> Pandemi covid-19 mengakibatkan keterbatasan interaksi antara manusia, maka marketing digital merupakan jalan alternatif untuk memasarkan hasil </w:t>
      </w:r>
      <w:proofErr w:type="gramStart"/>
      <w:r>
        <w:t>produksi(</w:t>
      </w:r>
      <w:proofErr w:type="gramEnd"/>
      <w:r>
        <w:t>Rosita, 2020).Para pelaku UMKM terus bergerak untuk menghasilkan bisnis baru di tengah pandemi ini. Sementara itu sektor UMKM yang terdampak selama pandemi ini adalah makanan dan minuman (Andayani, Roesminingsih, &amp; Yulianingsih, 2021).Adanya dampak pandemi ini memunculkan kesempatan bagi pelaku UMKM dalam  memanfaatkan teknologi informasi maupun komunikasi mengingat perdagangan elektronik saat ini sedang marak.Perdagangan UMKM melalui online juga memiliki banyak keuntungan yaitu (Rosita, 2020) :</w:t>
      </w:r>
    </w:p>
    <w:p w:rsidR="00984D66" w:rsidRDefault="00984D66" w:rsidP="00984D66">
      <w:pPr>
        <w:pStyle w:val="ListParagraph"/>
        <w:numPr>
          <w:ilvl w:val="0"/>
          <w:numId w:val="3"/>
        </w:numPr>
        <w:ind w:leftChars="0"/>
      </w:pPr>
      <w:r>
        <w:t xml:space="preserve">Mengurangi rasa lelah karena tidak perlu repot-repot mendatangi toko. </w:t>
      </w:r>
    </w:p>
    <w:p w:rsidR="00984D66" w:rsidRDefault="00984D66" w:rsidP="00984D66">
      <w:pPr>
        <w:pStyle w:val="ListParagraph"/>
        <w:numPr>
          <w:ilvl w:val="0"/>
          <w:numId w:val="3"/>
        </w:numPr>
        <w:ind w:leftChars="0"/>
      </w:pPr>
      <w:r>
        <w:t xml:space="preserve">Para pembeli tidak perlu menghabiskan waktu untuk antre. </w:t>
      </w:r>
    </w:p>
    <w:p w:rsidR="00984D66" w:rsidRDefault="00984D66" w:rsidP="00984D66">
      <w:pPr>
        <w:pStyle w:val="ListParagraph"/>
        <w:numPr>
          <w:ilvl w:val="0"/>
          <w:numId w:val="3"/>
        </w:numPr>
        <w:ind w:leftChars="0"/>
      </w:pPr>
      <w:r>
        <w:t xml:space="preserve">Dapat memilih dan membandingkan harga di beberapa toko online dengan </w:t>
      </w:r>
      <w:proofErr w:type="gramStart"/>
      <w:r>
        <w:t>cara</w:t>
      </w:r>
      <w:proofErr w:type="gramEnd"/>
      <w:r>
        <w:t xml:space="preserve"> yang cepat, hanya dengan satu klik saja. </w:t>
      </w:r>
    </w:p>
    <w:p w:rsidR="00984D66" w:rsidRDefault="00984D66" w:rsidP="00984D66">
      <w:pPr>
        <w:pStyle w:val="ListParagraph"/>
        <w:numPr>
          <w:ilvl w:val="0"/>
          <w:numId w:val="3"/>
        </w:numPr>
        <w:ind w:leftChars="0"/>
      </w:pPr>
      <w:r>
        <w:t>Tidak perlu repot untuk membawa kendaraan ataupun mencari angkutan umum.</w:t>
      </w:r>
    </w:p>
    <w:p w:rsidR="00984D66" w:rsidRDefault="00984D66" w:rsidP="00984D66">
      <w:pPr>
        <w:ind w:left="760"/>
      </w:pPr>
      <w:proofErr w:type="gramStart"/>
      <w:r>
        <w:t>Tentu hal ini mempermudah masyarakat di era milenial ini.</w:t>
      </w:r>
      <w:proofErr w:type="gramEnd"/>
      <w:r>
        <w:t xml:space="preserve"> Sedangkan cara untuk mempertahankan UMKM di era digital ini adalah (Rosita, 2020</w:t>
      </w:r>
      <w:proofErr w:type="gramStart"/>
      <w:r>
        <w:t>) :</w:t>
      </w:r>
      <w:proofErr w:type="gramEnd"/>
    </w:p>
    <w:p w:rsidR="00984D66" w:rsidRDefault="00984D66" w:rsidP="00984D66">
      <w:pPr>
        <w:pStyle w:val="ListParagraph"/>
        <w:numPr>
          <w:ilvl w:val="0"/>
          <w:numId w:val="4"/>
        </w:numPr>
        <w:ind w:leftChars="0"/>
      </w:pPr>
      <w:r>
        <w:t>Membuat atau menciptakan produk-produk baru yang dapat menarik minat pelanggan.</w:t>
      </w:r>
    </w:p>
    <w:p w:rsidR="00984D66" w:rsidRDefault="00984D66" w:rsidP="00984D66">
      <w:pPr>
        <w:pStyle w:val="ListParagraph"/>
        <w:numPr>
          <w:ilvl w:val="0"/>
          <w:numId w:val="4"/>
        </w:numPr>
        <w:ind w:leftChars="0"/>
      </w:pPr>
      <w:r>
        <w:t>Membangun strategi agar produk UMKM tetap laku di pasaran.</w:t>
      </w:r>
    </w:p>
    <w:p w:rsidR="00984D66" w:rsidRDefault="00984D66" w:rsidP="00984D66">
      <w:pPr>
        <w:pStyle w:val="ListParagraph"/>
        <w:numPr>
          <w:ilvl w:val="0"/>
          <w:numId w:val="4"/>
        </w:numPr>
        <w:ind w:leftChars="0"/>
      </w:pPr>
      <w:r>
        <w:t xml:space="preserve">Mengembangkan </w:t>
      </w:r>
      <w:proofErr w:type="gramStart"/>
      <w:r>
        <w:t>cara</w:t>
      </w:r>
      <w:proofErr w:type="gramEnd"/>
      <w:r>
        <w:t xml:space="preserve"> agar strategi digital tetap dapat diminati para pelanggan.</w:t>
      </w:r>
    </w:p>
    <w:p w:rsidR="00984D66" w:rsidRDefault="00984D66" w:rsidP="00984D66">
      <w:pPr>
        <w:ind w:left="800"/>
      </w:pPr>
      <w:r>
        <w:t xml:space="preserve">Dengan terjadinya penurunanproduksi dan </w:t>
      </w:r>
      <w:proofErr w:type="gramStart"/>
      <w:r>
        <w:t>pendapatan  akibat</w:t>
      </w:r>
      <w:proofErr w:type="gramEnd"/>
      <w:r>
        <w:t xml:space="preserve"> pandemi ini, perlu perumusan  kebijakan dan strategi dalam melindungi UMKM agar tetap bergerak maju meksipun di tengah pandemi covid-19.  </w:t>
      </w:r>
      <w:r w:rsidR="00AA4B3A">
        <w:fldChar w:fldCharType="begin" w:fldLock="1"/>
      </w:r>
      <w:r>
        <w:instrText>ADDIN CSL_CITATION {"citationItems":[{"id":"ITEM-1","itemData":{"author":[{"dropping-particle":"","family":"Fristica Emiliani1*, Sabilla Rizqiana2, Ryan Suhandito3, Navira Nuraini Muchibbah4, Risna Nurmahfidhoh5","given":"Muhammad Alhada Fuadilah Habib","non-dropping-particle":"","parse-names":false,"suffix":""}],"container-title":"|","id":"ITEM-1","issue":"1","issued":{"date-parts":[["2021"]]},"page":"2808-7089","title":"SOSEBI: Jurnal Penelitian Mahasiswa Ilmu Sosial, Ekonomi, dan Bisnis Islam ANALISIS PEMBERDAYAAN UMKM PADA MASA PANDEMI COVID-19 Karya ini dilisensikan di bawah Creative Commons Attribution-ShareAlike 4.0 International License","type":"article-journal","volume":"83"},"uris":["http://www.mendeley.com/documents/?uuid=e530f7b0-c352-43f3-afda-5088f9f661b4"]}],"mendeley":{"formattedCitation":"(Fristica Emiliani1*, Sabilla Rizqiana2, Ryan Suhandito3, Navira Nuraini Muchibbah4, Risna Nurmahfidhoh5, 2021)","plainTextFormattedCitation":"(Fristica Emiliani1*, Sabilla Rizqiana2, Ryan Suhandito3, Navira Nuraini Muchibbah4, Risna Nurmahfidhoh5, 2021)","previouslyFormattedCitation":"(Fristica Emiliani1*, Sabilla Rizqiana2, Ryan Suhandito3, Navira Nuraini Muchibbah4, Risna Nurmahfidhoh5, 2021)"},"properties":{"noteIndex":0},"schema":"https://github.com/citation-style-language/schema/raw/master/csl-citation.json"}</w:instrText>
      </w:r>
      <w:r w:rsidR="00AA4B3A">
        <w:fldChar w:fldCharType="separate"/>
      </w:r>
      <w:r w:rsidRPr="00553650">
        <w:rPr>
          <w:noProof/>
        </w:rPr>
        <w:t>(Fristica Emiliani1*, Sabilla Rizqiana2, Ryan Suhandito3, Navira Nuraini Muchibbah4, Risna Nurmahfidhoh5, 2021)</w:t>
      </w:r>
      <w:r w:rsidR="00AA4B3A">
        <w:fldChar w:fldCharType="end"/>
      </w:r>
      <w:r>
        <w:t xml:space="preserve"> </w:t>
      </w:r>
    </w:p>
    <w:p w:rsidR="00984D66" w:rsidRPr="00553650" w:rsidRDefault="00984D66" w:rsidP="00984D66"/>
    <w:p w:rsidR="00984D66" w:rsidRDefault="00984D66" w:rsidP="00984D66">
      <w:pPr>
        <w:pStyle w:val="ListParagraph"/>
        <w:numPr>
          <w:ilvl w:val="0"/>
          <w:numId w:val="2"/>
        </w:numPr>
        <w:ind w:leftChars="0"/>
        <w:rPr>
          <w:b/>
          <w:bCs/>
        </w:rPr>
      </w:pPr>
      <w:r w:rsidRPr="00F11CC2">
        <w:rPr>
          <w:b/>
          <w:bCs/>
        </w:rPr>
        <w:t xml:space="preserve">Digital content marketing </w:t>
      </w:r>
    </w:p>
    <w:p w:rsidR="00984D66" w:rsidRDefault="00984D66" w:rsidP="00984D66">
      <w:pPr>
        <w:pStyle w:val="ListParagraph"/>
        <w:ind w:leftChars="0" w:left="760"/>
      </w:pPr>
      <w:proofErr w:type="gramStart"/>
      <w:r w:rsidRPr="003D6CAE">
        <w:t>merupakan</w:t>
      </w:r>
      <w:proofErr w:type="gramEnd"/>
      <w:r w:rsidRPr="003D6CAE">
        <w:t xml:space="preserve"> strategi pemasaran yang berfokus pada pembuatan dan distribusi konten yang bernilai, kreatif, dan unik untuk mendorong minat konsumen agar menghasilkan keuntungan (Lindawati et.al, 2020). Digital content marketing adalah </w:t>
      </w:r>
      <w:proofErr w:type="gramStart"/>
      <w:r w:rsidRPr="003D6CAE">
        <w:t>cara</w:t>
      </w:r>
      <w:proofErr w:type="gramEnd"/>
      <w:r w:rsidRPr="003D6CAE">
        <w:t xml:space="preserve"> paling efektif bagi pelaku bisnis onlinedalam mengembangkan bisnisnya dengan konten yang menarik, kemudian dipublikasi melalui media yang terhubung dengan internet, untuk berinteraksi dan menarik minat konsumen agar Mengkonsumsi produk yang ditawarkan. </w:t>
      </w:r>
      <w:proofErr w:type="gramStart"/>
      <w:r w:rsidRPr="003D6CAE">
        <w:t>Tujuan dari semuanya itu adalah mengajak mereka mengenal bisnis maupun produk dan mengajak mereka menjadi pelanggan (Chaffey &amp; Chadwick, 2016).</w:t>
      </w:r>
      <w:proofErr w:type="gramEnd"/>
      <w:r>
        <w:t xml:space="preserve"> </w:t>
      </w:r>
      <w:r w:rsidR="00AA4B3A">
        <w:fldChar w:fldCharType="begin" w:fldLock="1"/>
      </w:r>
      <w:r w:rsidR="00204344">
        <w:instrText>ADDIN CSL_CITATION {"citationItems":[{"id":"ITEM-1","itemData":{"ISBN":"978-94-6239-455-1","ISSN":"2352-5428","author":[{"dropping-particle":"","family":"Sulhan","given":"Muhammad","non-dropping-particle":"","parse-names":false,"suffix":""}],"id":"ITEM-1","issue":"Bistic","issued":{"date-parts":[["2021"]]},"page":"211-218","title":"Digital Business Strategy for MSMEs in the Midst of the Covid-19 Pandemic","type":"article-journal","volume":"193"},"uris":["http://www.mendeley.com/documents/?uuid=4ab746aa-34e9-4324-b487-7bde6b73238e"]}],"mendeley":{"formattedCitation":"(Sulhan, 2021)","plainTextFormattedCitation":"(Sulhan, 2021)","previouslyFormattedCitation":"(Sulhan, 2021)"},"properties":{"noteIndex":0},"schema":"https://github.com/citation-style-language/schema/raw/master/csl-citation.json"}</w:instrText>
      </w:r>
      <w:r w:rsidR="00AA4B3A">
        <w:fldChar w:fldCharType="separate"/>
      </w:r>
      <w:r w:rsidR="00204344" w:rsidRPr="00204344">
        <w:rPr>
          <w:noProof/>
        </w:rPr>
        <w:t>(Sulhan, 2021)</w:t>
      </w:r>
      <w:r w:rsidR="00AA4B3A">
        <w:fldChar w:fldCharType="end"/>
      </w:r>
    </w:p>
    <w:p w:rsidR="00984D66" w:rsidRDefault="00984D66" w:rsidP="00984D66">
      <w:pPr>
        <w:pStyle w:val="ListParagraph"/>
        <w:ind w:leftChars="0" w:left="760"/>
      </w:pPr>
      <w:r w:rsidRPr="003D6CAE">
        <w:lastRenderedPageBreak/>
        <w:t xml:space="preserve">berperan dalam member kontribusi positif pada aktifitas bisnis saat ini sebagai stimulus yang menggerakan serta membangkitkan motivasi para pelaku usaha untuk menuangkan ide-ide kreatif mereka dalam mengembangkan bisnis, serta memotivasi pelaku usaha untuk bangkit dari kegagalan yang dialami (Hasporo et.al, 2019).Dengan memanfaatkan  Content Marketingdalam melakukan pemasaran  digital, pelaku usaha dapat melakukan promosi yang kreatif, inovatif dan menarik, yang disesuaikan dengan karakteristik konsumen, sehingga menarik minat mereka untuk melakukan pembelian. Hal uni juga merupakan cara dalam </w:t>
      </w:r>
      <w:proofErr w:type="gramStart"/>
      <w:r w:rsidRPr="003D6CAE">
        <w:t>meningkatkan  relationshipantara</w:t>
      </w:r>
      <w:proofErr w:type="gramEnd"/>
      <w:r w:rsidRPr="003D6CAE">
        <w:t xml:space="preserve"> pelaku usaha dengan konsumen melalui interaksi yang berkelanjutan, juga meningkatkan fleksibilitas serta kemudahan transaksi yang dapat dilakukan kapanpun dan dimanapun (Sari, 2020).</w:t>
      </w:r>
      <w:r w:rsidR="00204344">
        <w:t xml:space="preserve"> </w:t>
      </w:r>
      <w:r w:rsidR="00AA4B3A">
        <w:fldChar w:fldCharType="begin" w:fldLock="1"/>
      </w:r>
      <w:r w:rsidR="00204344">
        <w:instrText>ADDIN CSL_CITATION {"citationItems":[{"id":"ITEM-1","itemData":{"abstract":"This study examines the strategies used by MSMEs in order to survive and grow back during the Covid19 pandemic. The research object was 37 thousand MSME actors who experienced the direct impact of the pandemic. The method used is literature study. This research reveals that during a pandemic, consumers almost forget their brand, so communication through digital advertising will increase brand awareness again. Digital behavior encourages the expansion of online consumers, no longer to the millennial generation. Several MSMEs have gone bankrupt. But not a few who finally got up and then grew. MSMEs change production operations by reducing the amount of production and at the same time making innovations to increase competitiveness. On the other hand, the massive use of digital marketing has been carried out to increase customer awareness. Marketplace as a manifestation of e-commerce is used as an innovation or change in sales methods.","author":[{"dropping-particle":"","family":"Santoso","given":"Rudi","non-dropping-particle":"","parse-names":false,"suffix":""}],"container-title":"Jurnal Ilmu Ekonomi Terapan","id":"ITEM-1","issue":"2","issued":{"date-parts":[["2020"]]},"page":"36-48","title":"Review of Digital Marketing &amp; Business Sustainability of E-Commerce During Pandemic Covid19 In Indonesia","type":"article-journal","volume":"5"},"uris":["http://www.mendeley.com/documents/?uuid=fad55bf0-fcb8-4164-8983-cbc5dd7fce75"]}],"mendeley":{"formattedCitation":"(Santoso, 2020)","plainTextFormattedCitation":"(Santoso, 2020)","previouslyFormattedCitation":"(Santoso, 2020)"},"properties":{"noteIndex":0},"schema":"https://github.com/citation-style-language/schema/raw/master/csl-citation.json"}</w:instrText>
      </w:r>
      <w:r w:rsidR="00AA4B3A">
        <w:fldChar w:fldCharType="separate"/>
      </w:r>
      <w:r w:rsidR="00204344" w:rsidRPr="00204344">
        <w:rPr>
          <w:noProof/>
        </w:rPr>
        <w:t>(Santoso, 2020)</w:t>
      </w:r>
      <w:r w:rsidR="00AA4B3A">
        <w:fldChar w:fldCharType="end"/>
      </w:r>
    </w:p>
    <w:p w:rsidR="00984D66" w:rsidRPr="00824CF9" w:rsidRDefault="00984D66" w:rsidP="00984D66">
      <w:pPr>
        <w:rPr>
          <w:b/>
          <w:bCs/>
        </w:rPr>
      </w:pPr>
    </w:p>
    <w:p w:rsidR="00984D66" w:rsidRPr="0010524C" w:rsidRDefault="00984D66" w:rsidP="00984D66">
      <w:pPr>
        <w:pStyle w:val="ListParagraph"/>
        <w:numPr>
          <w:ilvl w:val="0"/>
          <w:numId w:val="2"/>
        </w:numPr>
        <w:ind w:leftChars="0"/>
        <w:rPr>
          <w:b/>
          <w:bCs/>
        </w:rPr>
      </w:pPr>
      <w:r w:rsidRPr="0010524C">
        <w:rPr>
          <w:b/>
          <w:bCs/>
        </w:rPr>
        <w:t>Digital business</w:t>
      </w:r>
    </w:p>
    <w:p w:rsidR="008B1113" w:rsidRDefault="00984D66" w:rsidP="00984D66">
      <w:pPr>
        <w:pStyle w:val="ListParagraph"/>
        <w:ind w:leftChars="0" w:left="760"/>
      </w:pPr>
      <w:proofErr w:type="gramStart"/>
      <w:r w:rsidRPr="00824CF9">
        <w:t>Nugraha &amp; Wahyuhastuti (2017) menjelaskan bahwa mayoritas bisnis yang muncul saat ini cenderung memanfaatkan media online (e-commerce).E-commerce merupakan bagian dari digital business.</w:t>
      </w:r>
      <w:proofErr w:type="gramEnd"/>
      <w:r w:rsidRPr="00824CF9">
        <w:t xml:space="preserve"> </w:t>
      </w:r>
      <w:proofErr w:type="gramStart"/>
      <w:r w:rsidRPr="00824CF9">
        <w:t>Digital business adalah aktivitas bisnis yang menggunakan media elektronik (digital) untuk menjalankan aktivitas.</w:t>
      </w:r>
      <w:proofErr w:type="gramEnd"/>
      <w:r w:rsidRPr="00824CF9">
        <w:t xml:space="preserve"> </w:t>
      </w:r>
      <w:proofErr w:type="gramStart"/>
      <w:r w:rsidRPr="00824CF9">
        <w:t>Dalam dunia digital business, istilah startup merupakan istilah yang tidak asing.</w:t>
      </w:r>
      <w:proofErr w:type="gramEnd"/>
      <w:r w:rsidRPr="00824CF9">
        <w:t xml:space="preserve"> Startup adalah sebuah organisasi tidak tetap untuk bisa dikembangkan lebih jauh (Blank &amp; Dorf, 2012) </w:t>
      </w:r>
      <w:r w:rsidR="00AA4B3A">
        <w:fldChar w:fldCharType="begin" w:fldLock="1"/>
      </w:r>
      <w:r w:rsidR="008B1113">
        <w:instrText>ADDIN CSL_CITATION {"citationItems":[{"id":"ITEM-1","itemData":{"ISBN":"978-94-6239-455-1","ISSN":"2352-5428","author":[{"dropping-particle":"","family":"Sulhan","given":"Muhammad","non-dropping-particle":"","parse-names":false,"suffix":""}],"id":"ITEM-1","issue":"Bistic","issued":{"date-parts":[["2021"]]},"page":"211-218","title":"Digital Business Strategy for MSMEs in the Midst of the Covid-19 Pandemic","type":"article-journal","volume":"193"},"uris":["http://www.mendeley.com/documents/?uuid=4ab746aa-34e9-4324-b487-7bde6b73238e"]}],"mendeley":{"formattedCitation":"(Sulhan, 2021)","plainTextFormattedCitation":"(Sulhan, 2021)","previouslyFormattedCitation":"(Sulhan, 2021)"},"properties":{"noteIndex":0},"schema":"https://github.com/citation-style-language/schema/raw/master/csl-citation.json"}</w:instrText>
      </w:r>
      <w:r w:rsidR="00AA4B3A">
        <w:fldChar w:fldCharType="separate"/>
      </w:r>
      <w:r w:rsidR="008B1113" w:rsidRPr="008B1113">
        <w:rPr>
          <w:noProof/>
        </w:rPr>
        <w:t>(Sulhan, 2021)</w:t>
      </w:r>
      <w:r w:rsidR="00AA4B3A">
        <w:fldChar w:fldCharType="end"/>
      </w:r>
    </w:p>
    <w:p w:rsidR="00984D66" w:rsidRDefault="00984D66" w:rsidP="00984D66">
      <w:pPr>
        <w:pStyle w:val="ListParagraph"/>
        <w:ind w:leftChars="0" w:left="760"/>
      </w:pPr>
      <w:proofErr w:type="gramStart"/>
      <w:r w:rsidRPr="00824CF9">
        <w:t>karena</w:t>
      </w:r>
      <w:proofErr w:type="gramEnd"/>
      <w:r w:rsidRPr="00824CF9">
        <w:t xml:space="preserve"> startupsangat identik dengan teknologi; bisnis model startupjuga berbeda dengan bisnis konvensional. Ries (2011) berpendapat bahwa startupadalah sebuah organisasi yang menyelesaikan masalah dan mampu beradaptasi di lingkungan yang agile.Startupmerupakan sebutan untuk orang yang sedang merintis digital business.Sheung (2014) menjelaskan bahwa bisnis startupdiikuti oleh inovasi tren teknologi.Pateli &amp; Giaglis (2005) menyatakan bahwa percepatan pertumbuhan teknologi informasi mampu meningkatkan tren yang mengubah model bisnis tradisional atau mendorong berdirinya bisnis baru (startup) yang cenderung memanfaatkan peuang teknologi.adanya startupmampu membuka peluang baru bagi generasi muda, khususnya yang bersedia untuk beradaptasi dengan mengubah model pasar tradisional ke pasar virtual. Model bisnis lama mulai berubah ke model bisnis </w:t>
      </w:r>
      <w:proofErr w:type="gramStart"/>
      <w:r w:rsidRPr="00824CF9">
        <w:t>online(</w:t>
      </w:r>
      <w:proofErr w:type="gramEnd"/>
      <w:r w:rsidRPr="00824CF9">
        <w:t>startup) yaitu inventaris barang fisik yang digantikan oleh informasi dan produk digital.</w:t>
      </w:r>
      <w:r>
        <w:t xml:space="preserve"> </w:t>
      </w:r>
      <w:r w:rsidR="00AA4B3A">
        <w:fldChar w:fldCharType="begin" w:fldLock="1"/>
      </w:r>
      <w:r>
        <w:instrText>ADDIN CSL_CITATION {"citationItems":[{"id":"ITEM-1","itemData":{"DOI":"10.17977/um004v8i22021p097","abstract":"Penelitian ini bertujuan untuk menguji pengaruh peran teknologi informasi terhadap ketertiban administrasi keuangan dan kepatuhan perpajakan. Data dikumpulkan dengan menggunakan metode survei terhadap 136 manajer keuangan dan direktur/pemilik digital business atau startup di Kota Malang. Hasil penelitian menunjukkan bahwa penggunaan teknologi informasi berpengaruh positif terhadap ketertiban administrasi keuangan; ketertiban administrasi keuangan berpengaruh positif terhadap kepatuhan perpajakan; dan penggunaan teknologi informasi berpengaruh positif terhadap kepatuhan perpajakan dengan dipengaruhi oleh ketertiban administrasi keuangan. Kontribusi dari penelitian ini adalah untuk mengetahui keterkaitan antara peran penggunaan teknologi informasi terhadap ketertiban administrasi keuangan dan kepatuhan pajak, sehingga diharapkan dapat meningkatkan penerimaan pajak di Indonesia. Sektor bisnis digital atau startup berhubungan dengan penggunaan teknologi dalam pengelolaan ketertiban administrasi keuangan sehingga akan mempermudah perhitungan jumlah pajak terutang. Penelitian ini berimplikasi pada kemudahan pembayaran pajak secara online yang diharapkan dapat meningkatkan kepatuhan perpajakan startup disertai dengan ketertiban administrasi keuangan dalam memenuhi kewajiban perpajakan.","author":[{"dropping-particle":"","family":"Tualeka","given":"Safarudin Hisyam","non-dropping-particle":"","parse-names":false,"suffix":""},{"dropping-particle":"","family":"Rokhimakhumullah","given":"Dewi Noor Fatikhah","non-dropping-particle":"","parse-names":false,"suffix":""},{"dropping-particle":"","family":"Ningsih","given":"Devi Nur Cahaya","non-dropping-particle":"","parse-names":false,"suffix":""}],"container-title":"Jurnal Akuntansi Aktual","id":"ITEM-1","issue":"2","issued":{"date-parts":[["2021"]]},"page":"97-106","title":"Peran penggunaan teknologi informasi terhadap ketertiban administrasi keuangan dan kepatuhan perpajakan pada digital business","type":"article-journal","volume":"8"},"uris":["http://www.mendeley.com/documents/?uuid=5efda9e1-a604-49e4-8e3c-f33ecfad9bfc"]}],"mendeley":{"formattedCitation":"(Tualeka et al., 2021)","plainTextFormattedCitation":"(Tualeka et al., 2021)","previouslyFormattedCitation":"(Tualeka et al., 2021)"},"properties":{"noteIndex":0},"schema":"https://github.com/citation-style-language/schema/raw/master/csl-citation.json"}</w:instrText>
      </w:r>
      <w:r w:rsidR="00AA4B3A">
        <w:fldChar w:fldCharType="separate"/>
      </w:r>
      <w:r w:rsidRPr="00280FC7">
        <w:rPr>
          <w:noProof/>
        </w:rPr>
        <w:t>(Tualeka et al., 2021)</w:t>
      </w:r>
      <w:r w:rsidR="00AA4B3A">
        <w:fldChar w:fldCharType="end"/>
      </w:r>
      <w:r>
        <w:t xml:space="preserve"> </w:t>
      </w:r>
    </w:p>
    <w:p w:rsidR="00984D66" w:rsidRDefault="00984D66" w:rsidP="00984D66">
      <w:pPr>
        <w:pStyle w:val="ListParagraph"/>
        <w:ind w:leftChars="0" w:left="760"/>
      </w:pPr>
    </w:p>
    <w:p w:rsidR="00984D66" w:rsidRDefault="00984D66" w:rsidP="00984D66">
      <w:pPr>
        <w:pStyle w:val="ListParagraph"/>
        <w:ind w:leftChars="0" w:left="760"/>
      </w:pPr>
      <w:proofErr w:type="gramStart"/>
      <w:r w:rsidRPr="00280FC7">
        <w:t>Pada era teknologi yang terus berkembang pesat, Digital Marketing telah menjadi salah satu alternatif pemasaran yang terus berkembang.</w:t>
      </w:r>
      <w:proofErr w:type="gramEnd"/>
      <w:r w:rsidRPr="00280FC7">
        <w:t xml:space="preserve"> </w:t>
      </w:r>
      <w:proofErr w:type="gramStart"/>
      <w:r w:rsidRPr="00280FC7">
        <w:t>Banyak  perusahaan</w:t>
      </w:r>
      <w:proofErr w:type="gramEnd"/>
      <w:r w:rsidRPr="00280FC7">
        <w:t xml:space="preserve"> mulai meninggalkan model pemasaran tradisional (offline marketing) dan beralih ke pemasaran modern (digital marketing) yang menawarkan penghematan biaya dan tenaga. Di sisi lain masyarakat sebagai konsumen mulai menyadari bahwa arus digitalisasi </w:t>
      </w:r>
      <w:proofErr w:type="gramStart"/>
      <w:r w:rsidRPr="00280FC7">
        <w:t>akan</w:t>
      </w:r>
      <w:proofErr w:type="gramEnd"/>
      <w:r w:rsidRPr="00280FC7">
        <w:t xml:space="preserve"> mengubah pola konsumsi mereka. </w:t>
      </w:r>
      <w:proofErr w:type="gramStart"/>
      <w:r w:rsidRPr="00280FC7">
        <w:t>Cara pemasaran secara digital memudahkan mereka dalam mengetahui macam-macam produk yang ditawarkan.</w:t>
      </w:r>
      <w:proofErr w:type="gramEnd"/>
      <w:r>
        <w:t xml:space="preserve"> </w:t>
      </w:r>
      <w:r w:rsidR="00AA4B3A">
        <w:fldChar w:fldCharType="begin" w:fldLock="1"/>
      </w:r>
      <w:r>
        <w:instrText>ADDIN CSL_CITATION {"citationItems":[{"id":"ITEM-1","itemData":{"DOI":"10.47467/alkharaj.v3i2.311","ISSN":"2656-2871","abstract":"The Sharia MSME digitization activities are one of the alternatives for recovering Indonesian economy in Covid-19 pandemic. MSME is the community economic activities which are able to provide some opportunities to overcome the community economy. Currently, the MSME activities in Indonesia, which are predominantly by Muslim community, are faced with technological developments in increasing the productivity of their businesses. This requires a lot of strategies and innovations to rise these activities. Library research approach is used by researchers to examine in depth through searches on sources, exactly books, journals, news or other works that are considered. So this research is including to descriptive qualitative research. The results showed that digitizing sharia MSME was one of the efforts to increase the Indonesian economy in Covid-19 pandemic. The digitization of Islamic MSMEs has opportunities and challenges. The opportunity of this activities will be easier to appay it, both in production, distribution and consumption. The challenge is faced with the lack of human resources in accessing technology.","author":[{"dropping-particle":"","family":"Arifqi","given":"Moh. Musfiq","non-dropping-particle":"","parse-names":false,"suffix":""}],"container-title":"Al-Kharaj : Jurnal Ekonomi, Keuangan &amp; Bisnis Syariah","id":"ITEM-1","issue":"2","issued":{"date-parts":[["2021"]]},"page":"192-205","title":"Pemulihan Perekonomian Indonesia Melalui Digitalisasi UMKM Berbasis Syariah di Masa Pandemi Covid-19","type":"article-journal","volume":"3"},"uris":["http://www.mendeley.com/documents/?uuid=65d02801-94d3-4058-b920-8668c44df0dd"]}],"mendeley":{"formattedCitation":"(Arifqi, 2021)","plainTextFormattedCitation":"(Arifqi, 2021)","previouslyFormattedCitation":"(Arifqi, 2021)"},"properties":{"noteIndex":0},"schema":"https://github.com/citation-style-language/schema/raw/master/csl-citation.json"}</w:instrText>
      </w:r>
      <w:r w:rsidR="00AA4B3A">
        <w:fldChar w:fldCharType="separate"/>
      </w:r>
      <w:r w:rsidRPr="00280FC7">
        <w:rPr>
          <w:noProof/>
        </w:rPr>
        <w:t>(Arifqi, 2021)</w:t>
      </w:r>
      <w:r w:rsidR="00AA4B3A">
        <w:fldChar w:fldCharType="end"/>
      </w:r>
      <w:r>
        <w:t xml:space="preserve"> </w:t>
      </w:r>
    </w:p>
    <w:p w:rsidR="00984D66" w:rsidRDefault="00984D66" w:rsidP="00984D66"/>
    <w:p w:rsidR="009B3B91" w:rsidRDefault="009B3B91" w:rsidP="00984D66"/>
    <w:p w:rsidR="00984D66" w:rsidRPr="00A60B9A" w:rsidRDefault="00984D66" w:rsidP="00984D66">
      <w:pPr>
        <w:rPr>
          <w:b/>
          <w:bCs/>
        </w:rPr>
      </w:pPr>
      <w:r w:rsidRPr="00A60B9A">
        <w:rPr>
          <w:b/>
          <w:bCs/>
        </w:rPr>
        <w:t xml:space="preserve">KESIMPULAN </w:t>
      </w:r>
    </w:p>
    <w:p w:rsidR="00984D66" w:rsidRDefault="00984D66" w:rsidP="00984D66">
      <w:pPr>
        <w:pStyle w:val="ListParagraph"/>
        <w:ind w:leftChars="0" w:left="760"/>
      </w:pPr>
      <w:proofErr w:type="gramStart"/>
      <w:r w:rsidRPr="00280FC7">
        <w:t>Pada era teknologi yang terus berkembang pesat, Digital Marketing telah menjadi salah satu alternatif pemasaran yang terus berkembang.</w:t>
      </w:r>
      <w:proofErr w:type="gramEnd"/>
      <w:r w:rsidRPr="00280FC7">
        <w:t xml:space="preserve"> </w:t>
      </w:r>
      <w:proofErr w:type="gramStart"/>
      <w:r w:rsidRPr="00280FC7">
        <w:t>Banyak  perusahaan</w:t>
      </w:r>
      <w:proofErr w:type="gramEnd"/>
      <w:r w:rsidRPr="00280FC7">
        <w:t xml:space="preserve"> mulai meninggalkan model pemasaran tradisional (offline marketing) dan beralih ke pemasaran modern (digital marketing) yang menawarkan penghematan biaya dan tenaga. Di sisi lain masyarakat sebagai konsumen mulai menyadari bahwa arus digitalisasi </w:t>
      </w:r>
      <w:proofErr w:type="gramStart"/>
      <w:r w:rsidRPr="00280FC7">
        <w:t>akan</w:t>
      </w:r>
      <w:proofErr w:type="gramEnd"/>
      <w:r w:rsidRPr="00280FC7">
        <w:t xml:space="preserve"> mengubah pola konsumsi mereka. Cara pemasaran secara digital memudahkan mereka dalam mengetahui macam-macam produk yang ditawarkan</w:t>
      </w:r>
      <w:r>
        <w:t xml:space="preserve"> </w:t>
      </w:r>
    </w:p>
    <w:p w:rsidR="00984D66" w:rsidRDefault="00984D66" w:rsidP="00984D66">
      <w:pPr>
        <w:pStyle w:val="ListParagraph"/>
        <w:ind w:leftChars="0" w:left="760"/>
      </w:pPr>
      <w:r>
        <w:t>Perdagangan UMKM melalui online juga memiliki banyak keuntungan yaitu</w:t>
      </w:r>
    </w:p>
    <w:p w:rsidR="00984D66" w:rsidRDefault="00984D66" w:rsidP="00984D66">
      <w:pPr>
        <w:pStyle w:val="ListParagraph"/>
        <w:numPr>
          <w:ilvl w:val="0"/>
          <w:numId w:val="5"/>
        </w:numPr>
        <w:ind w:leftChars="0"/>
      </w:pPr>
      <w:r>
        <w:t xml:space="preserve">Mengurangi rasa lelah karena tidak perlu repot-repot mendatangi toko. </w:t>
      </w:r>
    </w:p>
    <w:p w:rsidR="00984D66" w:rsidRDefault="00984D66" w:rsidP="00984D66">
      <w:pPr>
        <w:pStyle w:val="ListParagraph"/>
        <w:numPr>
          <w:ilvl w:val="0"/>
          <w:numId w:val="5"/>
        </w:numPr>
        <w:ind w:leftChars="0"/>
      </w:pPr>
      <w:r>
        <w:t xml:space="preserve">Para pembeli tidak perlu menghabiskan waktu untuk antre. </w:t>
      </w:r>
    </w:p>
    <w:p w:rsidR="00984D66" w:rsidRDefault="00984D66" w:rsidP="00984D66">
      <w:pPr>
        <w:pStyle w:val="ListParagraph"/>
        <w:numPr>
          <w:ilvl w:val="0"/>
          <w:numId w:val="5"/>
        </w:numPr>
        <w:ind w:leftChars="0"/>
      </w:pPr>
      <w:r>
        <w:t xml:space="preserve">Dapat memilih dan membandingkan harga di beberapa toko online dengan </w:t>
      </w:r>
      <w:proofErr w:type="gramStart"/>
      <w:r>
        <w:t>cara</w:t>
      </w:r>
      <w:proofErr w:type="gramEnd"/>
      <w:r>
        <w:t xml:space="preserve"> yang cepat, hanya dengan satu klik saja. </w:t>
      </w:r>
    </w:p>
    <w:p w:rsidR="00984D66" w:rsidRDefault="00984D66" w:rsidP="00984D66">
      <w:pPr>
        <w:pStyle w:val="ListParagraph"/>
        <w:numPr>
          <w:ilvl w:val="0"/>
          <w:numId w:val="5"/>
        </w:numPr>
        <w:ind w:leftChars="0"/>
      </w:pPr>
      <w:proofErr w:type="gramStart"/>
      <w:r>
        <w:t>idak</w:t>
      </w:r>
      <w:proofErr w:type="gramEnd"/>
      <w:r>
        <w:t xml:space="preserve"> perlu repot untuk membawa kendaraan ataupun mencari angkutan umum.</w:t>
      </w:r>
    </w:p>
    <w:p w:rsidR="00984D66" w:rsidRDefault="00984D66" w:rsidP="00984D66">
      <w:pPr>
        <w:ind w:left="760"/>
      </w:pPr>
      <w:proofErr w:type="gramStart"/>
      <w:r>
        <w:t>Tentu hal ini mempermudah masyarakat di era milenial ini.</w:t>
      </w:r>
      <w:proofErr w:type="gramEnd"/>
      <w:r>
        <w:t xml:space="preserve"> Sedangkan </w:t>
      </w:r>
      <w:proofErr w:type="gramStart"/>
      <w:r>
        <w:t>cara</w:t>
      </w:r>
      <w:proofErr w:type="gramEnd"/>
      <w:r>
        <w:t xml:space="preserve"> untuk mempertahankan UMKM di era digital ini adalah </w:t>
      </w:r>
    </w:p>
    <w:p w:rsidR="00984D66" w:rsidRDefault="00984D66" w:rsidP="00984D66">
      <w:pPr>
        <w:pStyle w:val="ListParagraph"/>
        <w:numPr>
          <w:ilvl w:val="0"/>
          <w:numId w:val="6"/>
        </w:numPr>
        <w:ind w:leftChars="0"/>
      </w:pPr>
      <w:r>
        <w:t>Membuat atau menciptakan produk-produk baru yang dapat menarik minat pelanggan.</w:t>
      </w:r>
    </w:p>
    <w:p w:rsidR="00984D66" w:rsidRDefault="00984D66" w:rsidP="00984D66">
      <w:pPr>
        <w:pStyle w:val="ListParagraph"/>
        <w:numPr>
          <w:ilvl w:val="0"/>
          <w:numId w:val="6"/>
        </w:numPr>
        <w:ind w:leftChars="0"/>
      </w:pPr>
      <w:r>
        <w:t>Membangun strategi agar produk UMKM tetap laku di pasaran.</w:t>
      </w:r>
    </w:p>
    <w:p w:rsidR="00984D66" w:rsidRDefault="00984D66" w:rsidP="00984D66">
      <w:pPr>
        <w:pStyle w:val="ListParagraph"/>
        <w:numPr>
          <w:ilvl w:val="0"/>
          <w:numId w:val="6"/>
        </w:numPr>
        <w:ind w:leftChars="0"/>
      </w:pPr>
      <w:r>
        <w:t xml:space="preserve">Mengembangkan </w:t>
      </w:r>
      <w:proofErr w:type="gramStart"/>
      <w:r>
        <w:t>cara</w:t>
      </w:r>
      <w:proofErr w:type="gramEnd"/>
      <w:r>
        <w:t xml:space="preserve"> agar strategi digital tetap dapat diminati para pelanggan.</w:t>
      </w:r>
    </w:p>
    <w:p w:rsidR="00984D66" w:rsidRPr="00AD0DF1" w:rsidRDefault="00984D66" w:rsidP="00984D66">
      <w:pPr>
        <w:ind w:left="760"/>
      </w:pPr>
    </w:p>
    <w:p w:rsidR="00984D66" w:rsidRPr="00AD0DF1" w:rsidRDefault="00984D66" w:rsidP="00984D66">
      <w:pPr>
        <w:ind w:left="760"/>
      </w:pPr>
      <w:r w:rsidRPr="00AD0DF1">
        <w:t xml:space="preserve">Peran perbankan dalam mengembangkan UMKM di </w:t>
      </w:r>
      <w:proofErr w:type="gramStart"/>
      <w:r w:rsidRPr="00AD0DF1">
        <w:t>indonesia</w:t>
      </w:r>
      <w:proofErr w:type="gramEnd"/>
    </w:p>
    <w:p w:rsidR="00984D66" w:rsidRDefault="00984D66" w:rsidP="00984D66">
      <w:pPr>
        <w:pStyle w:val="ListParagraph"/>
        <w:numPr>
          <w:ilvl w:val="0"/>
          <w:numId w:val="7"/>
        </w:numPr>
        <w:ind w:leftChars="0"/>
      </w:pPr>
      <w:r>
        <w:t xml:space="preserve">Program ISDP (Islamic Sociopreneur </w:t>
      </w:r>
    </w:p>
    <w:p w:rsidR="00984D66" w:rsidRDefault="00984D66" w:rsidP="00984D66">
      <w:pPr>
        <w:pStyle w:val="ListParagraph"/>
        <w:ind w:leftChars="0" w:left="1120"/>
      </w:pPr>
      <w:r>
        <w:t>Development Program</w:t>
      </w:r>
      <w:proofErr w:type="gramStart"/>
      <w:r>
        <w:t>)ISDP</w:t>
      </w:r>
      <w:proofErr w:type="gramEnd"/>
      <w:r>
        <w:t xml:space="preserve"> adalah program beasiswa inkubator bisnis untuk menyiapkan wirausahawan baru dari kalangan mahasiswa sebagai sociopreneur yang berkarakter islami, cakap berwirausaha,memiliki kepedulian sosial yang tinggi, dan berdaya guna di masyarakat (bsmu.or.id, 2021).</w:t>
      </w:r>
    </w:p>
    <w:p w:rsidR="00984D66" w:rsidRDefault="00984D66" w:rsidP="00984D66">
      <w:pPr>
        <w:pStyle w:val="ListParagraph"/>
        <w:numPr>
          <w:ilvl w:val="0"/>
          <w:numId w:val="7"/>
        </w:numPr>
        <w:ind w:leftChars="0"/>
      </w:pPr>
      <w:r>
        <w:t xml:space="preserve">Go Digital UMKM Program </w:t>
      </w:r>
    </w:p>
    <w:p w:rsidR="00984D66" w:rsidRDefault="00984D66" w:rsidP="00984D66">
      <w:pPr>
        <w:pStyle w:val="ListParagraph"/>
        <w:ind w:leftChars="0" w:left="1120"/>
      </w:pPr>
      <w:r>
        <w:t xml:space="preserve">Go Digital </w:t>
      </w:r>
      <w:proofErr w:type="gramStart"/>
      <w:r>
        <w:t>UMKM  adalah</w:t>
      </w:r>
      <w:proofErr w:type="gramEnd"/>
      <w:r>
        <w:t xml:space="preserve"> program pelatihan bagi 1.000 UMKM di seluruh Indonesia melalui platform digital bernama Mikro Go Digital. Pelatihan ini digagas Bank Syariah Indonesia bekerjasama dengan  platform  e-commerce terbesar di Indonesia  yakni Shopee.Pelatihan  tersebut  dilakukan  untuk membantu bisnis para pelaku UMKM agardapat berkembang dengan terus memasarkan produksinya secara luring maupun daring terutama saat masa pandemi seperti saat ini (Suyudi, 2021)</w:t>
      </w:r>
    </w:p>
    <w:p w:rsidR="00984D66" w:rsidRDefault="00984D66" w:rsidP="00984D66"/>
    <w:p w:rsidR="009E1E7D" w:rsidRDefault="009E1E7D" w:rsidP="00984D66"/>
    <w:p w:rsidR="009E1E7D" w:rsidRDefault="009E1E7D" w:rsidP="00984D66"/>
    <w:p w:rsidR="009E1E7D" w:rsidRDefault="009E1E7D" w:rsidP="00984D66"/>
    <w:p w:rsidR="009E1E7D" w:rsidRDefault="009E1E7D" w:rsidP="00984D66"/>
    <w:p w:rsidR="00984D66" w:rsidRPr="00A60B9A" w:rsidRDefault="00984D66" w:rsidP="00984D66">
      <w:pPr>
        <w:rPr>
          <w:b/>
          <w:bCs/>
        </w:rPr>
      </w:pPr>
      <w:r w:rsidRPr="00A60B9A">
        <w:rPr>
          <w:b/>
          <w:bCs/>
        </w:rPr>
        <w:lastRenderedPageBreak/>
        <w:t xml:space="preserve">REKOMENDASI DAN SARAN </w:t>
      </w:r>
    </w:p>
    <w:p w:rsidR="00984D66" w:rsidRDefault="00984D66" w:rsidP="00984D66">
      <w:pPr>
        <w:pStyle w:val="ListParagraph"/>
        <w:numPr>
          <w:ilvl w:val="0"/>
          <w:numId w:val="8"/>
        </w:numPr>
        <w:ind w:leftChars="0"/>
      </w:pPr>
      <w:r>
        <w:t xml:space="preserve">Lembaga keuangan perbankan menjadi salah satu pilar penting sebagai perantara bagi masyarakat untuk mebangun usaha kecil mikro dan peran perbankan sangatlah penting dalam membangun perekonomian negara di era digital milenial ini peran pemuda pemuda sanagat lah dibutuhkan untuk meningkatkan semangat masyarakat lainnya untuk meningkatkan umkm diindonesia dan pemulihan pasca covid 19 dengan adanya inovasi-inovasi baru dapat membuat masyarakat akan lebih mudah untuk meningkatan perekonomian masyarakat dan negara dalam dunia bisnis digital. </w:t>
      </w:r>
    </w:p>
    <w:p w:rsidR="00984D66" w:rsidRDefault="00984D66" w:rsidP="00984D66">
      <w:pPr>
        <w:pStyle w:val="ListParagraph"/>
        <w:numPr>
          <w:ilvl w:val="0"/>
          <w:numId w:val="8"/>
        </w:numPr>
        <w:ind w:leftChars="0"/>
      </w:pPr>
      <w:r>
        <w:t>Bagi para akademisi</w:t>
      </w:r>
      <w:proofErr w:type="gramStart"/>
      <w:r>
        <w:t>,semoga</w:t>
      </w:r>
      <w:proofErr w:type="gramEnd"/>
      <w:r>
        <w:t xml:space="preserve"> hasil penelitian ini diharapkan dapat bermanfaat serta menambah wawasan dan pengetahuan. Diharapkan juga dapat menjadi sumbang pikir bagi mahasiswa yang </w:t>
      </w:r>
      <w:proofErr w:type="gramStart"/>
      <w:r>
        <w:t>akan</w:t>
      </w:r>
      <w:proofErr w:type="gramEnd"/>
      <w:r>
        <w:t xml:space="preserve"> melakukan penelitian pada bidang yang sama terutama bagi mahasiswa Fakultas Ekonomi dan Bisnis Islam jurusan Perbankan Syariah.</w:t>
      </w:r>
    </w:p>
    <w:p w:rsidR="00984D66" w:rsidRDefault="00984D66" w:rsidP="00984D66">
      <w:pPr>
        <w:pStyle w:val="ListParagraph"/>
        <w:numPr>
          <w:ilvl w:val="0"/>
          <w:numId w:val="8"/>
        </w:numPr>
        <w:ind w:leftChars="0"/>
      </w:pPr>
      <w:r>
        <w:t>Penelitian ini memiliki keterbatasan yang dapat dipertimbangkan sebagai arah bagi penelitian di masa mendatang. Penelitian ini tidak menggunakan objek dan periode sebagai sumber informasi sekunder yang mungkin memiliki keterbatasan dalam melaporkan informasi tentang green banking sehingga ke depan penelitian dapat menggunakan sumber data primer melalui kuesioner maupun dengan pendekatan riset kualitatif.</w:t>
      </w:r>
    </w:p>
    <w:p w:rsidR="00984D66" w:rsidRDefault="00984D66" w:rsidP="00984D66">
      <w:pPr>
        <w:ind w:left="400"/>
      </w:pPr>
    </w:p>
    <w:p w:rsidR="00984D66" w:rsidRPr="009B3B91" w:rsidRDefault="00984D66" w:rsidP="00984D66">
      <w:pPr>
        <w:ind w:left="400"/>
        <w:rPr>
          <w:b/>
          <w:bCs/>
        </w:rPr>
      </w:pPr>
      <w:r w:rsidRPr="009B3B91">
        <w:rPr>
          <w:b/>
          <w:bCs/>
        </w:rPr>
        <w:t>DAFTAR PUSTAKA</w:t>
      </w:r>
    </w:p>
    <w:p w:rsidR="00F96E12" w:rsidRPr="00F96E12" w:rsidRDefault="00AA4B3A" w:rsidP="00F96E12">
      <w:pPr>
        <w:wordWrap/>
        <w:adjustRightInd w:val="0"/>
        <w:ind w:left="480" w:hanging="480"/>
        <w:jc w:val="left"/>
        <w:rPr>
          <w:rFonts w:ascii="Malgun Gothic" w:eastAsia="Malgun Gothic" w:hAnsi="Malgun Gothic" w:cs="Times New Roman"/>
          <w:noProof/>
          <w:kern w:val="0"/>
          <w:szCs w:val="24"/>
        </w:rPr>
      </w:pPr>
      <w:r>
        <w:fldChar w:fldCharType="begin" w:fldLock="1"/>
      </w:r>
      <w:r w:rsidR="00F96E12">
        <w:instrText xml:space="preserve">ADDIN Mendeley Bibliography CSL_BIBLIOGRAPHY </w:instrText>
      </w:r>
      <w:r>
        <w:fldChar w:fldCharType="separate"/>
      </w:r>
      <w:r w:rsidR="00F96E12" w:rsidRPr="00F96E12">
        <w:rPr>
          <w:rFonts w:ascii="Malgun Gothic" w:eastAsia="Malgun Gothic" w:hAnsi="Malgun Gothic" w:cs="Times New Roman"/>
          <w:noProof/>
          <w:kern w:val="0"/>
          <w:szCs w:val="24"/>
        </w:rPr>
        <w:t xml:space="preserve">Aliakbari, F., Parvin, N., Heidari, M., &amp; Haghani, F. (2015). </w:t>
      </w:r>
      <w:r w:rsidR="00F96E12" w:rsidRPr="00F96E12">
        <w:rPr>
          <w:rFonts w:ascii="Malgun Gothic" w:eastAsia="Malgun Gothic" w:hAnsi="Malgun Gothic" w:cs="Times New Roman"/>
          <w:i/>
          <w:iCs/>
          <w:noProof/>
          <w:kern w:val="0"/>
          <w:szCs w:val="24"/>
        </w:rPr>
        <w:t>Journal of Education and</w:t>
      </w:r>
      <w:r w:rsidR="00F96E12" w:rsidRPr="00F96E12">
        <w:rPr>
          <w:rFonts w:ascii="Malgun Gothic" w:eastAsia="Malgun Gothic" w:hAnsi="Malgun Gothic" w:cs="Times New Roman"/>
          <w:noProof/>
          <w:kern w:val="0"/>
          <w:szCs w:val="24"/>
        </w:rPr>
        <w:t xml:space="preserve">. </w:t>
      </w:r>
      <w:r w:rsidR="00F96E12" w:rsidRPr="00F96E12">
        <w:rPr>
          <w:rFonts w:ascii="Malgun Gothic" w:eastAsia="Malgun Gothic" w:hAnsi="Malgun Gothic" w:cs="Times New Roman"/>
          <w:i/>
          <w:iCs/>
          <w:noProof/>
          <w:kern w:val="0"/>
          <w:szCs w:val="24"/>
        </w:rPr>
        <w:t>1</w:t>
      </w:r>
      <w:r w:rsidR="00F96E12" w:rsidRPr="00F96E12">
        <w:rPr>
          <w:rFonts w:ascii="Malgun Gothic" w:eastAsia="Malgun Gothic" w:hAnsi="Malgun Gothic" w:cs="Times New Roman"/>
          <w:noProof/>
          <w:kern w:val="0"/>
          <w:szCs w:val="24"/>
        </w:rPr>
        <w:t>(1), 1–13.</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Amri, A. (2020). Pengaruh Periklanan Melalui Media Sosial Terhadap UMKM di Indonesia di Masa PAndemi. </w:t>
      </w:r>
      <w:r w:rsidRPr="00F96E12">
        <w:rPr>
          <w:rFonts w:ascii="Malgun Gothic" w:eastAsia="Malgun Gothic" w:hAnsi="Malgun Gothic" w:cs="Times New Roman"/>
          <w:i/>
          <w:iCs/>
          <w:noProof/>
          <w:kern w:val="0"/>
          <w:szCs w:val="24"/>
        </w:rPr>
        <w:t>Jurnal Brand</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2</w:t>
      </w:r>
      <w:r w:rsidRPr="00F96E12">
        <w:rPr>
          <w:rFonts w:ascii="Malgun Gothic" w:eastAsia="Malgun Gothic" w:hAnsi="Malgun Gothic" w:cs="Times New Roman"/>
          <w:noProof/>
          <w:kern w:val="0"/>
          <w:szCs w:val="24"/>
        </w:rPr>
        <w:t>(1), 123–130. https://www.academia.edu/42672824/Dampak_Covid-19_Terhadap_UMKM_di_Indonesia</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Andayana, M. N. D. (2020). Perubahan Prilaku Konsumen Dan Eksistensi Umkm Di Era Pandemi Covid-19. </w:t>
      </w:r>
      <w:r w:rsidRPr="00F96E12">
        <w:rPr>
          <w:rFonts w:ascii="Malgun Gothic" w:eastAsia="Malgun Gothic" w:hAnsi="Malgun Gothic" w:cs="Times New Roman"/>
          <w:i/>
          <w:iCs/>
          <w:noProof/>
          <w:kern w:val="0"/>
          <w:szCs w:val="24"/>
        </w:rPr>
        <w:t>Glory: Jurnal Ekonomi &amp; Ilmu Sosial</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2</w:t>
      </w:r>
      <w:r w:rsidRPr="00F96E12">
        <w:rPr>
          <w:rFonts w:ascii="Malgun Gothic" w:eastAsia="Malgun Gothic" w:hAnsi="Malgun Gothic" w:cs="Times New Roman"/>
          <w:noProof/>
          <w:kern w:val="0"/>
          <w:szCs w:val="24"/>
        </w:rPr>
        <w:t>(2), 39–50. http://ejurnal.undana.ac.id/glory/article/view/3372</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Arifqi, M. M. (2021). Pemulihan Perekonomian Indonesia Melalui Digitalisasi UMKM Berbasis Syariah di Masa Pandemi Covid-19. </w:t>
      </w:r>
      <w:r w:rsidRPr="00F96E12">
        <w:rPr>
          <w:rFonts w:ascii="Malgun Gothic" w:eastAsia="Malgun Gothic" w:hAnsi="Malgun Gothic" w:cs="Times New Roman"/>
          <w:i/>
          <w:iCs/>
          <w:noProof/>
          <w:kern w:val="0"/>
          <w:szCs w:val="24"/>
        </w:rPr>
        <w:t>Al-Kharaj : Jurnal Ekonomi, Keuangan &amp; Bisnis Syariah</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3</w:t>
      </w:r>
      <w:r w:rsidRPr="00F96E12">
        <w:rPr>
          <w:rFonts w:ascii="Malgun Gothic" w:eastAsia="Malgun Gothic" w:hAnsi="Malgun Gothic" w:cs="Times New Roman"/>
          <w:noProof/>
          <w:kern w:val="0"/>
          <w:szCs w:val="24"/>
        </w:rPr>
        <w:t>(2), 192–205. https://doi.org/10.47467/alkharaj.v3i2.311</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Chaerani, D., Talytha, M. N., Perdana, T., Rusyaman, E., &amp; Gusriani, N. (2020). Pemetaan Usaha Mikro Kecil Menengah (Umkm) Pada Masa Pandemi Covid-19 Menggunakan Analisis Media Sosial Dalam Upaya Peningkatan Pendapatan. </w:t>
      </w:r>
      <w:r w:rsidRPr="00F96E12">
        <w:rPr>
          <w:rFonts w:ascii="Malgun Gothic" w:eastAsia="Malgun Gothic" w:hAnsi="Malgun Gothic" w:cs="Times New Roman"/>
          <w:i/>
          <w:iCs/>
          <w:noProof/>
          <w:kern w:val="0"/>
          <w:szCs w:val="24"/>
        </w:rPr>
        <w:t>Dharmakarya</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9</w:t>
      </w:r>
      <w:r w:rsidRPr="00F96E12">
        <w:rPr>
          <w:rFonts w:ascii="Malgun Gothic" w:eastAsia="Malgun Gothic" w:hAnsi="Malgun Gothic" w:cs="Times New Roman"/>
          <w:noProof/>
          <w:kern w:val="0"/>
          <w:szCs w:val="24"/>
        </w:rPr>
        <w:t>(4), 275. https://doi.org/10.24198/dharmakarya.v9i4.30941</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Fristica Emiliani1*, Sabilla Rizqiana2, Ryan Suhandito3, Navira Nuraini Muchibbah4, Risna Nurmahfidhoh5, M. A. F. H. (2021). SOSEBI: Jurnal Penelitian Mahasiswa Ilmu Sosial, Ekonomi, dan Bisnis Islam ANALISIS PEMBERDAYAAN UMKM PADA MASA PANDEMI COVID-19 Karya ini dilisensikan di bawah Creative Commons Attribution-ShareAlike 4.0 International License. |, </w:t>
      </w:r>
      <w:r w:rsidRPr="00F96E12">
        <w:rPr>
          <w:rFonts w:ascii="Malgun Gothic" w:eastAsia="Malgun Gothic" w:hAnsi="Malgun Gothic" w:cs="Times New Roman"/>
          <w:i/>
          <w:iCs/>
          <w:noProof/>
          <w:kern w:val="0"/>
          <w:szCs w:val="24"/>
        </w:rPr>
        <w:t>83</w:t>
      </w:r>
      <w:r w:rsidRPr="00F96E12">
        <w:rPr>
          <w:rFonts w:ascii="Malgun Gothic" w:eastAsia="Malgun Gothic" w:hAnsi="Malgun Gothic" w:cs="Times New Roman"/>
          <w:noProof/>
          <w:kern w:val="0"/>
          <w:szCs w:val="24"/>
        </w:rPr>
        <w:t>(1), 2808–7089.</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Generasi, B., Di, M., Octavia, D. R., Nurmitha, R., &amp; Veronika, R. (2022). </w:t>
      </w:r>
      <w:r w:rsidRPr="00F96E12">
        <w:rPr>
          <w:rFonts w:ascii="Malgun Gothic" w:eastAsia="Malgun Gothic" w:hAnsi="Malgun Gothic" w:cs="Times New Roman"/>
          <w:i/>
          <w:iCs/>
          <w:noProof/>
          <w:kern w:val="0"/>
          <w:szCs w:val="24"/>
        </w:rPr>
        <w:t xml:space="preserve">Peluang Dan Tantangan </w:t>
      </w:r>
      <w:r w:rsidRPr="00F96E12">
        <w:rPr>
          <w:rFonts w:ascii="Malgun Gothic" w:eastAsia="Malgun Gothic" w:hAnsi="Malgun Gothic" w:cs="Times New Roman"/>
          <w:i/>
          <w:iCs/>
          <w:noProof/>
          <w:kern w:val="0"/>
          <w:szCs w:val="24"/>
        </w:rPr>
        <w:lastRenderedPageBreak/>
        <w:t>Bisnis Pada Era Revolusi Industri</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4</w:t>
      </w:r>
      <w:r w:rsidRPr="00F96E12">
        <w:rPr>
          <w:rFonts w:ascii="Malgun Gothic" w:eastAsia="Malgun Gothic" w:hAnsi="Malgun Gothic" w:cs="Times New Roman"/>
          <w:noProof/>
          <w:kern w:val="0"/>
          <w:szCs w:val="24"/>
        </w:rPr>
        <w:t>, 31–40.</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Hutamy, E. T., Marham, A., Quin, A. N., Alisyahbana, A., Arisah, N., Hasan, M., Ekonomi, P., Ekonomi, F., Bisnis, D., Makassar, U. N., &amp; Artikel, R. (2021). Analisis Penerapan Bisnis Model Canvas pada Usaha Mikro Wirausaha Generasi Z (Analysis of the Canvas Model’s Application to Micro-Entrepreneurs of Generation Z). </w:t>
      </w:r>
      <w:r w:rsidRPr="00F96E12">
        <w:rPr>
          <w:rFonts w:ascii="Malgun Gothic" w:eastAsia="Malgun Gothic" w:hAnsi="Malgun Gothic" w:cs="Times New Roman"/>
          <w:i/>
          <w:iCs/>
          <w:noProof/>
          <w:kern w:val="0"/>
          <w:szCs w:val="24"/>
        </w:rPr>
        <w:t>Jurnal Bisnis Dan Pemasaran Digital (JBPD)</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1</w:t>
      </w:r>
      <w:r w:rsidRPr="00F96E12">
        <w:rPr>
          <w:rFonts w:ascii="Malgun Gothic" w:eastAsia="Malgun Gothic" w:hAnsi="Malgun Gothic" w:cs="Times New Roman"/>
          <w:noProof/>
          <w:kern w:val="0"/>
          <w:szCs w:val="24"/>
        </w:rPr>
        <w:t>(1), 1–11.</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Ikhwan, A. N. (2021). Startup Digitall Business : Sebagai Inovasi Wirausahawan Milenial. </w:t>
      </w:r>
      <w:r w:rsidRPr="00F96E12">
        <w:rPr>
          <w:rFonts w:ascii="Malgun Gothic" w:eastAsia="Malgun Gothic" w:hAnsi="Malgun Gothic" w:cs="Times New Roman"/>
          <w:i/>
          <w:iCs/>
          <w:noProof/>
          <w:kern w:val="0"/>
          <w:szCs w:val="24"/>
        </w:rPr>
        <w:t>Journal Speed – Sentra Penelitian Engineering Dan Edukasi</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13</w:t>
      </w:r>
      <w:r w:rsidRPr="00F96E12">
        <w:rPr>
          <w:rFonts w:ascii="Malgun Gothic" w:eastAsia="Malgun Gothic" w:hAnsi="Malgun Gothic" w:cs="Times New Roman"/>
          <w:noProof/>
          <w:kern w:val="0"/>
          <w:szCs w:val="24"/>
        </w:rPr>
        <w:t>(1), 7–10.</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Jasfar, F., &amp; Arafah, W. (2019). Analysis of E-Marketing Implementation in Mediating the Effect of Strategic Market Orientation on Strategic Mses Performance. </w:t>
      </w:r>
      <w:r w:rsidRPr="00F96E12">
        <w:rPr>
          <w:rFonts w:ascii="Malgun Gothic" w:eastAsia="Malgun Gothic" w:hAnsi="Malgun Gothic" w:cs="Times New Roman"/>
          <w:i/>
          <w:iCs/>
          <w:noProof/>
          <w:kern w:val="0"/>
          <w:szCs w:val="24"/>
        </w:rPr>
        <w:t>International Journal of Economics, Business and Management Research</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3</w:t>
      </w:r>
      <w:r w:rsidRPr="00F96E12">
        <w:rPr>
          <w:rFonts w:ascii="Malgun Gothic" w:eastAsia="Malgun Gothic" w:hAnsi="Malgun Gothic" w:cs="Times New Roman"/>
          <w:noProof/>
          <w:kern w:val="0"/>
          <w:szCs w:val="24"/>
        </w:rPr>
        <w:t>(11), 39–54.</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Jiter, A., Fasa, M. I., Islam, U., Raden, N., &amp; Lampung, I. (2022). </w:t>
      </w:r>
      <w:r w:rsidRPr="00F96E12">
        <w:rPr>
          <w:rFonts w:ascii="Malgun Gothic" w:eastAsia="Malgun Gothic" w:hAnsi="Malgun Gothic" w:cs="Times New Roman"/>
          <w:i/>
          <w:iCs/>
          <w:noProof/>
          <w:kern w:val="0"/>
          <w:szCs w:val="24"/>
        </w:rPr>
        <w:t>PANDEMI COVID-19 : PERAN GENERASI MILENIAL DALAM MENGHADAPI DAMPAK TANTANGAN BISNIS DI INDONESIA</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15</w:t>
      </w:r>
      <w:r w:rsidRPr="00F96E12">
        <w:rPr>
          <w:rFonts w:ascii="Malgun Gothic" w:eastAsia="Malgun Gothic" w:hAnsi="Malgun Gothic" w:cs="Times New Roman"/>
          <w:noProof/>
          <w:kern w:val="0"/>
          <w:szCs w:val="24"/>
        </w:rPr>
        <w:t>(01), 174–181.</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Juswadi, J., Sumarna, P., &amp; Mulyati, N. S. (2020). </w:t>
      </w:r>
      <w:r w:rsidRPr="00F96E12">
        <w:rPr>
          <w:rFonts w:ascii="Malgun Gothic" w:eastAsia="Malgun Gothic" w:hAnsi="Malgun Gothic" w:cs="Times New Roman"/>
          <w:i/>
          <w:iCs/>
          <w:noProof/>
          <w:kern w:val="0"/>
          <w:szCs w:val="24"/>
        </w:rPr>
        <w:t>Digital Marketing Strategy of Indonesian Agricultural Products</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429</w:t>
      </w:r>
      <w:r w:rsidRPr="00F96E12">
        <w:rPr>
          <w:rFonts w:ascii="Malgun Gothic" w:eastAsia="Malgun Gothic" w:hAnsi="Malgun Gothic" w:cs="Times New Roman"/>
          <w:noProof/>
          <w:kern w:val="0"/>
          <w:szCs w:val="24"/>
        </w:rPr>
        <w:t>(Icasseth 2019), 105–110. https://doi.org/10.2991/assehr.k.200402.024</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Kala’lembang, A. (2020). Adopsi E-Commerce Dalam Mendukung Perkembangan Usaha Mikro Kecil Dan Menengah (UMKM) Di Masa Pandemi Covid-19. </w:t>
      </w:r>
      <w:r w:rsidRPr="00F96E12">
        <w:rPr>
          <w:rFonts w:ascii="Malgun Gothic" w:eastAsia="Malgun Gothic" w:hAnsi="Malgun Gothic" w:cs="Times New Roman"/>
          <w:i/>
          <w:iCs/>
          <w:noProof/>
          <w:kern w:val="0"/>
          <w:szCs w:val="24"/>
        </w:rPr>
        <w:t>Capital: Jurnal Ekonomi Dan Manajemen</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4</w:t>
      </w:r>
      <w:r w:rsidRPr="00F96E12">
        <w:rPr>
          <w:rFonts w:ascii="Malgun Gothic" w:eastAsia="Malgun Gothic" w:hAnsi="Malgun Gothic" w:cs="Times New Roman"/>
          <w:noProof/>
          <w:kern w:val="0"/>
          <w:szCs w:val="24"/>
        </w:rPr>
        <w:t>(1), 54. https://doi.org/10.25273/capital.v4i1.7358</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Kamuri, K. J. (2021). Analisis Peran Digital Content Marketing Bagi Wirausaha Milenial Di Kota Kupang Dalam Masa Pandemi Covid-19. </w:t>
      </w:r>
      <w:r w:rsidRPr="00F96E12">
        <w:rPr>
          <w:rFonts w:ascii="Malgun Gothic" w:eastAsia="Malgun Gothic" w:hAnsi="Malgun Gothic" w:cs="Times New Roman"/>
          <w:i/>
          <w:iCs/>
          <w:noProof/>
          <w:kern w:val="0"/>
          <w:szCs w:val="24"/>
        </w:rPr>
        <w:t>Journal of Management : Small and Medium Enterprises (SMEs)</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14</w:t>
      </w:r>
      <w:r w:rsidRPr="00F96E12">
        <w:rPr>
          <w:rFonts w:ascii="Malgun Gothic" w:eastAsia="Malgun Gothic" w:hAnsi="Malgun Gothic" w:cs="Times New Roman"/>
          <w:noProof/>
          <w:kern w:val="0"/>
          <w:szCs w:val="24"/>
        </w:rPr>
        <w:t>(2), 225–238. https://doi.org/10.35508/jom.v14i2.4784</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Latifah, E., Abadiyah, F., &amp; ... (2021). Bank Syariah Indonesia dalam Menguatkan Ekonomi Sektor UMKM pada Masa Pandemi. </w:t>
      </w:r>
      <w:r w:rsidRPr="00F96E12">
        <w:rPr>
          <w:rFonts w:ascii="Malgun Gothic" w:eastAsia="Malgun Gothic" w:hAnsi="Malgun Gothic" w:cs="Times New Roman"/>
          <w:i/>
          <w:iCs/>
          <w:noProof/>
          <w:kern w:val="0"/>
          <w:szCs w:val="24"/>
        </w:rPr>
        <w:t>I-JIEF: Indonesian …</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1</w:t>
      </w:r>
      <w:r w:rsidRPr="00F96E12">
        <w:rPr>
          <w:rFonts w:ascii="Malgun Gothic" w:eastAsia="Malgun Gothic" w:hAnsi="Malgun Gothic" w:cs="Times New Roman"/>
          <w:noProof/>
          <w:kern w:val="0"/>
          <w:szCs w:val="24"/>
        </w:rPr>
        <w:t>(No. 2), 139–152. https://ejournal.insuriponorogo.ac.id/index.php/jief/article/view/1151%0Ahttps://ejournal.insuriponorogo.ac.id/index.php/jief/article/download/1151/641</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Nisa, P. C., &amp; Tamzil, F. (2021). Strategi Digital Business Untuk Umkm. </w:t>
      </w:r>
      <w:r w:rsidRPr="00F96E12">
        <w:rPr>
          <w:rFonts w:ascii="Malgun Gothic" w:eastAsia="Malgun Gothic" w:hAnsi="Malgun Gothic" w:cs="Times New Roman"/>
          <w:i/>
          <w:iCs/>
          <w:noProof/>
          <w:kern w:val="0"/>
          <w:szCs w:val="24"/>
        </w:rPr>
        <w:t>Abdimas</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7</w:t>
      </w:r>
      <w:r w:rsidRPr="00F96E12">
        <w:rPr>
          <w:rFonts w:ascii="Malgun Gothic" w:eastAsia="Malgun Gothic" w:hAnsi="Malgun Gothic" w:cs="Times New Roman"/>
          <w:noProof/>
          <w:kern w:val="0"/>
          <w:szCs w:val="24"/>
        </w:rPr>
        <w:t>(4).</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Novitasari, A. T. (2021). Digital Media Marketing Strategies for MSMEs during the Covid-19 Pandemic. </w:t>
      </w:r>
      <w:r w:rsidRPr="00F96E12">
        <w:rPr>
          <w:rFonts w:ascii="Malgun Gothic" w:eastAsia="Malgun Gothic" w:hAnsi="Malgun Gothic" w:cs="Times New Roman"/>
          <w:i/>
          <w:iCs/>
          <w:noProof/>
          <w:kern w:val="0"/>
          <w:szCs w:val="24"/>
        </w:rPr>
        <w:t>Focus</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2</w:t>
      </w:r>
      <w:r w:rsidRPr="00F96E12">
        <w:rPr>
          <w:rFonts w:ascii="Malgun Gothic" w:eastAsia="Malgun Gothic" w:hAnsi="Malgun Gothic" w:cs="Times New Roman"/>
          <w:noProof/>
          <w:kern w:val="0"/>
          <w:szCs w:val="24"/>
        </w:rPr>
        <w:t>(2), 72–80. https://doi.org/10.37010/fcs.v2i2.348</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Santoso, R. (2020). Review of Digital Marketing &amp; Business Sustainability of E-Commerce During Pandemic Covid19 In Indonesia. </w:t>
      </w:r>
      <w:r w:rsidRPr="00F96E12">
        <w:rPr>
          <w:rFonts w:ascii="Malgun Gothic" w:eastAsia="Malgun Gothic" w:hAnsi="Malgun Gothic" w:cs="Times New Roman"/>
          <w:i/>
          <w:iCs/>
          <w:noProof/>
          <w:kern w:val="0"/>
          <w:szCs w:val="24"/>
        </w:rPr>
        <w:t>Jurnal Ilmu Ekonomi Terapan</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5</w:t>
      </w:r>
      <w:r w:rsidRPr="00F96E12">
        <w:rPr>
          <w:rFonts w:ascii="Malgun Gothic" w:eastAsia="Malgun Gothic" w:hAnsi="Malgun Gothic" w:cs="Times New Roman"/>
          <w:noProof/>
          <w:kern w:val="0"/>
          <w:szCs w:val="24"/>
        </w:rPr>
        <w:t>(2), 36–48.</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Sarjono, H., Kartini, H., &amp; Yohanes, H. (2021). </w:t>
      </w:r>
      <w:r w:rsidRPr="00F96E12">
        <w:rPr>
          <w:rFonts w:ascii="Malgun Gothic" w:eastAsia="Malgun Gothic" w:hAnsi="Malgun Gothic" w:cs="Times New Roman"/>
          <w:i/>
          <w:iCs/>
          <w:noProof/>
          <w:kern w:val="0"/>
          <w:szCs w:val="24"/>
        </w:rPr>
        <w:t>Effect of Service Quality on Customer Satisfaction Using Gojek Before Pandemic and After Pandemic Systematic Littertur Review</w:t>
      </w:r>
      <w:r w:rsidRPr="00F96E12">
        <w:rPr>
          <w:rFonts w:ascii="Malgun Gothic" w:eastAsia="Malgun Gothic" w:hAnsi="Malgun Gothic" w:cs="Times New Roman"/>
          <w:noProof/>
          <w:kern w:val="0"/>
          <w:szCs w:val="24"/>
        </w:rPr>
        <w:t>. 24–30.</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Soelaiman, L., &amp; Utami, A. R. (2021). Faktor-Faktor Yang Mempengaruhi Adopsi Media Sosial Instagram Dan Dampaknya Terhadap Kinerja Umkm. </w:t>
      </w:r>
      <w:r w:rsidRPr="00F96E12">
        <w:rPr>
          <w:rFonts w:ascii="Malgun Gothic" w:eastAsia="Malgun Gothic" w:hAnsi="Malgun Gothic" w:cs="Times New Roman"/>
          <w:i/>
          <w:iCs/>
          <w:noProof/>
          <w:kern w:val="0"/>
          <w:szCs w:val="24"/>
        </w:rPr>
        <w:t>Jurnal Muara Ilmu Ekonomi Dan Bisnis</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5</w:t>
      </w:r>
      <w:r w:rsidRPr="00F96E12">
        <w:rPr>
          <w:rFonts w:ascii="Malgun Gothic" w:eastAsia="Malgun Gothic" w:hAnsi="Malgun Gothic" w:cs="Times New Roman"/>
          <w:noProof/>
          <w:kern w:val="0"/>
          <w:szCs w:val="24"/>
        </w:rPr>
        <w:t>(1), 124. https://doi.org/10.24912/jmieb.v5i1.11104</w:t>
      </w:r>
    </w:p>
    <w:p w:rsidR="00F96E12" w:rsidRPr="00F96E12" w:rsidRDefault="00F96E12" w:rsidP="00F96E12">
      <w:pPr>
        <w:wordWrap/>
        <w:adjustRightInd w:val="0"/>
        <w:ind w:left="480" w:hanging="480"/>
        <w:jc w:val="left"/>
        <w:rPr>
          <w:rFonts w:ascii="Malgun Gothic" w:eastAsia="Malgun Gothic" w:hAnsi="Malgun Gothic" w:cs="Times New Roman"/>
          <w:noProof/>
          <w:kern w:val="0"/>
          <w:szCs w:val="24"/>
        </w:rPr>
      </w:pPr>
      <w:r w:rsidRPr="00F96E12">
        <w:rPr>
          <w:rFonts w:ascii="Malgun Gothic" w:eastAsia="Malgun Gothic" w:hAnsi="Malgun Gothic" w:cs="Times New Roman"/>
          <w:noProof/>
          <w:kern w:val="0"/>
          <w:szCs w:val="24"/>
        </w:rPr>
        <w:t xml:space="preserve">Sulhan, M. (2021). </w:t>
      </w:r>
      <w:r w:rsidRPr="00F96E12">
        <w:rPr>
          <w:rFonts w:ascii="Malgun Gothic" w:eastAsia="Malgun Gothic" w:hAnsi="Malgun Gothic" w:cs="Times New Roman"/>
          <w:i/>
          <w:iCs/>
          <w:noProof/>
          <w:kern w:val="0"/>
          <w:szCs w:val="24"/>
        </w:rPr>
        <w:t>Digital Business Strategy for MSMEs in the Midst of the Covid-19 Pandemic</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193</w:t>
      </w:r>
      <w:r w:rsidRPr="00F96E12">
        <w:rPr>
          <w:rFonts w:ascii="Malgun Gothic" w:eastAsia="Malgun Gothic" w:hAnsi="Malgun Gothic" w:cs="Times New Roman"/>
          <w:noProof/>
          <w:kern w:val="0"/>
          <w:szCs w:val="24"/>
        </w:rPr>
        <w:t>(Bistic), 211–218. https://www.atlantis-press.com/proceedings/bistic-21/125963882</w:t>
      </w:r>
    </w:p>
    <w:p w:rsidR="00F96E12" w:rsidRPr="00F96E12" w:rsidRDefault="00F96E12" w:rsidP="00F96E12">
      <w:pPr>
        <w:wordWrap/>
        <w:adjustRightInd w:val="0"/>
        <w:ind w:left="480" w:hanging="480"/>
        <w:jc w:val="left"/>
        <w:rPr>
          <w:rFonts w:ascii="Malgun Gothic" w:eastAsia="Malgun Gothic" w:hAnsi="Malgun Gothic"/>
          <w:noProof/>
        </w:rPr>
      </w:pPr>
      <w:r w:rsidRPr="00F96E12">
        <w:rPr>
          <w:rFonts w:ascii="Malgun Gothic" w:eastAsia="Malgun Gothic" w:hAnsi="Malgun Gothic" w:cs="Times New Roman"/>
          <w:noProof/>
          <w:kern w:val="0"/>
          <w:szCs w:val="24"/>
        </w:rPr>
        <w:t xml:space="preserve">Tualeka, S. H., Rokhimakhumullah, D. N. F., &amp; Ningsih, D. N. C. (2021). Peran penggunaan teknologi informasi terhadap ketertiban administrasi keuangan dan kepatuhan perpajakan </w:t>
      </w:r>
      <w:r w:rsidRPr="00F96E12">
        <w:rPr>
          <w:rFonts w:ascii="Malgun Gothic" w:eastAsia="Malgun Gothic" w:hAnsi="Malgun Gothic" w:cs="Times New Roman"/>
          <w:noProof/>
          <w:kern w:val="0"/>
          <w:szCs w:val="24"/>
        </w:rPr>
        <w:lastRenderedPageBreak/>
        <w:t xml:space="preserve">pada digital business. </w:t>
      </w:r>
      <w:r w:rsidRPr="00F96E12">
        <w:rPr>
          <w:rFonts w:ascii="Malgun Gothic" w:eastAsia="Malgun Gothic" w:hAnsi="Malgun Gothic" w:cs="Times New Roman"/>
          <w:i/>
          <w:iCs/>
          <w:noProof/>
          <w:kern w:val="0"/>
          <w:szCs w:val="24"/>
        </w:rPr>
        <w:t>Jurnal Akuntansi Aktual</w:t>
      </w:r>
      <w:r w:rsidRPr="00F96E12">
        <w:rPr>
          <w:rFonts w:ascii="Malgun Gothic" w:eastAsia="Malgun Gothic" w:hAnsi="Malgun Gothic" w:cs="Times New Roman"/>
          <w:noProof/>
          <w:kern w:val="0"/>
          <w:szCs w:val="24"/>
        </w:rPr>
        <w:t xml:space="preserve">, </w:t>
      </w:r>
      <w:r w:rsidRPr="00F96E12">
        <w:rPr>
          <w:rFonts w:ascii="Malgun Gothic" w:eastAsia="Malgun Gothic" w:hAnsi="Malgun Gothic" w:cs="Times New Roman"/>
          <w:i/>
          <w:iCs/>
          <w:noProof/>
          <w:kern w:val="0"/>
          <w:szCs w:val="24"/>
        </w:rPr>
        <w:t>8</w:t>
      </w:r>
      <w:r w:rsidRPr="00F96E12">
        <w:rPr>
          <w:rFonts w:ascii="Malgun Gothic" w:eastAsia="Malgun Gothic" w:hAnsi="Malgun Gothic" w:cs="Times New Roman"/>
          <w:noProof/>
          <w:kern w:val="0"/>
          <w:szCs w:val="24"/>
        </w:rPr>
        <w:t>(2), 97–106. https://doi.org/10.17977/um004v8i22021p097</w:t>
      </w:r>
    </w:p>
    <w:p w:rsidR="00984D66" w:rsidRDefault="00AA4B3A" w:rsidP="00F96E12">
      <w:pPr>
        <w:ind w:left="400"/>
      </w:pPr>
      <w:r>
        <w:fldChar w:fldCharType="end"/>
      </w:r>
    </w:p>
    <w:sectPr w:rsidR="00984D66" w:rsidSect="00AF4B89">
      <w:pgSz w:w="11906" w:h="16838"/>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DC48F2"/>
    <w:multiLevelType w:val="hybridMultilevel"/>
    <w:tmpl w:val="65EA1D5E"/>
    <w:lvl w:ilvl="0" w:tplc="55A0583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1C7F7530"/>
    <w:multiLevelType w:val="hybridMultilevel"/>
    <w:tmpl w:val="4CB06D2C"/>
    <w:lvl w:ilvl="0" w:tplc="F6B8B4B0">
      <w:start w:val="1"/>
      <w:numFmt w:val="decimal"/>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2">
    <w:nsid w:val="29682F72"/>
    <w:multiLevelType w:val="hybridMultilevel"/>
    <w:tmpl w:val="EF4E1F92"/>
    <w:lvl w:ilvl="0" w:tplc="A36AB31C">
      <w:start w:val="1"/>
      <w:numFmt w:val="lowerLetter"/>
      <w:lvlText w:val="%1."/>
      <w:lvlJc w:val="left"/>
      <w:pPr>
        <w:ind w:left="1160" w:hanging="360"/>
      </w:pPr>
      <w:rPr>
        <w:rFonts w:hint="default"/>
      </w:r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3">
    <w:nsid w:val="2F37110A"/>
    <w:multiLevelType w:val="hybridMultilevel"/>
    <w:tmpl w:val="1D4063A4"/>
    <w:lvl w:ilvl="0" w:tplc="408EDE64">
      <w:start w:val="1"/>
      <w:numFmt w:val="lowerLetter"/>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4">
    <w:nsid w:val="616E7E0C"/>
    <w:multiLevelType w:val="hybridMultilevel"/>
    <w:tmpl w:val="F88814EA"/>
    <w:lvl w:ilvl="0" w:tplc="55A0583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nsid w:val="6AEC338D"/>
    <w:multiLevelType w:val="hybridMultilevel"/>
    <w:tmpl w:val="21FE5F20"/>
    <w:lvl w:ilvl="0" w:tplc="DC1C9AC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nsid w:val="6C91553D"/>
    <w:multiLevelType w:val="hybridMultilevel"/>
    <w:tmpl w:val="6C3E24E6"/>
    <w:lvl w:ilvl="0" w:tplc="F3744304">
      <w:start w:val="1"/>
      <w:numFmt w:val="lowerLetter"/>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7">
    <w:nsid w:val="7EFD13BD"/>
    <w:multiLevelType w:val="hybridMultilevel"/>
    <w:tmpl w:val="8BACD51A"/>
    <w:lvl w:ilvl="0" w:tplc="39CEF084">
      <w:start w:val="1"/>
      <w:numFmt w:val="lowerLetter"/>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num w:numId="1">
    <w:abstractNumId w:val="4"/>
  </w:num>
  <w:num w:numId="2">
    <w:abstractNumId w:val="5"/>
  </w:num>
  <w:num w:numId="3">
    <w:abstractNumId w:val="6"/>
  </w:num>
  <w:num w:numId="4">
    <w:abstractNumId w:val="2"/>
  </w:num>
  <w:num w:numId="5">
    <w:abstractNumId w:val="3"/>
  </w:num>
  <w:num w:numId="6">
    <w:abstractNumId w:val="7"/>
  </w:num>
  <w:num w:numId="7">
    <w:abstractNumId w:val="1"/>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bordersDoNotSurroundHeader/>
  <w:bordersDoNotSurroundFooter/>
  <w:hideSpellingErrors/>
  <w:proofState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
  <w:rsids>
    <w:rsidRoot w:val="00984D66"/>
    <w:rsid w:val="000D3653"/>
    <w:rsid w:val="00204344"/>
    <w:rsid w:val="002F2DD0"/>
    <w:rsid w:val="0030407C"/>
    <w:rsid w:val="004351B3"/>
    <w:rsid w:val="00472FBB"/>
    <w:rsid w:val="00570A23"/>
    <w:rsid w:val="00645057"/>
    <w:rsid w:val="008B1113"/>
    <w:rsid w:val="00984D66"/>
    <w:rsid w:val="009B3B91"/>
    <w:rsid w:val="009D5673"/>
    <w:rsid w:val="009E1E7D"/>
    <w:rsid w:val="00AA4B3A"/>
    <w:rsid w:val="00AF4B89"/>
    <w:rsid w:val="00B86899"/>
    <w:rsid w:val="00D405B2"/>
    <w:rsid w:val="00F714A3"/>
    <w:rsid w:val="00F96E12"/>
  </w:rsids>
  <m:mathPr>
    <m:mathFont m:val="Cambria Math"/>
    <m:brkBin m:val="before"/>
    <m:brkBinSub m:val="--"/>
    <m:smallFrac m:val="off"/>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D66"/>
    <w:pPr>
      <w:widowControl w:val="0"/>
      <w:wordWrap w:val="0"/>
      <w:autoSpaceDE w:val="0"/>
      <w:autoSpaceDN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D66"/>
    <w:pPr>
      <w:ind w:leftChars="400" w:left="800"/>
    </w:pPr>
  </w:style>
  <w:style w:type="character" w:styleId="Hyperlink">
    <w:name w:val="Hyperlink"/>
    <w:basedOn w:val="DefaultParagraphFont"/>
    <w:uiPriority w:val="99"/>
    <w:unhideWhenUsed/>
    <w:rsid w:val="00F714A3"/>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bfachri@radenintan.ac.id" TargetMode="External"/><Relationship Id="rId3" Type="http://schemas.openxmlformats.org/officeDocument/2006/relationships/styles" Target="styles.xml"/><Relationship Id="rId7" Type="http://schemas.openxmlformats.org/officeDocument/2006/relationships/hyperlink" Target="mailto:miqbalfasa@radenintan.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galih122@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2ACF61-9F23-4875-9BD8-0DAC8E0DE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5</Pages>
  <Words>14644</Words>
  <Characters>83473</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cp:revision>
  <dcterms:created xsi:type="dcterms:W3CDTF">2022-04-07T06:31:00Z</dcterms:created>
  <dcterms:modified xsi:type="dcterms:W3CDTF">2022-04-16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7459f5-9854-3373-9ee1-2e467baad11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